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592E777" w14:textId="4FFC519B" w:rsidR="00246693" w:rsidRPr="000C420C" w:rsidRDefault="007A1CCF" w:rsidP="00246693">
      <w:pPr>
        <w:rPr>
          <w:rFonts w:ascii="Times New Roman" w:hAnsi="Times New Roman" w:cs="Times New Roman"/>
          <w:b/>
          <w:sz w:val="32"/>
          <w:szCs w:val="32"/>
        </w:rPr>
      </w:pPr>
      <w:r>
        <w:rPr>
          <w:rFonts w:ascii="Times New Roman" w:hAnsi="Times New Roman" w:cs="Times New Roman"/>
          <w:b/>
          <w:sz w:val="32"/>
          <w:szCs w:val="32"/>
        </w:rPr>
        <w:t>SUPPLEMENTARY MATERIAL</w:t>
      </w:r>
      <w:bookmarkStart w:id="0" w:name="_GoBack"/>
      <w:bookmarkEnd w:id="0"/>
    </w:p>
    <w:p w14:paraId="1FC6BE0A" w14:textId="77777777" w:rsidR="00246693" w:rsidRDefault="00246693" w:rsidP="00246693">
      <w:pPr>
        <w:rPr>
          <w:rFonts w:ascii="Times New Roman" w:hAnsi="Times New Roman" w:cs="Times New Roman"/>
          <w:b/>
          <w:sz w:val="24"/>
          <w:szCs w:val="24"/>
        </w:rPr>
      </w:pPr>
    </w:p>
    <w:p w14:paraId="4749C4B3" w14:textId="6CB324B2" w:rsidR="00B454D1" w:rsidRDefault="006C5106" w:rsidP="003D041C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7A1CCF">
        <w:rPr>
          <w:rFonts w:ascii="Times New Roman" w:hAnsi="Times New Roman" w:cs="Times New Roman"/>
          <w:b/>
          <w:sz w:val="24"/>
          <w:szCs w:val="24"/>
        </w:rPr>
        <w:t>Table S1.</w:t>
      </w:r>
      <w:r w:rsidR="00D66E81" w:rsidRPr="00D66E81">
        <w:rPr>
          <w:rFonts w:ascii="Times New Roman" w:hAnsi="Times New Roman" w:cs="Times New Roman"/>
          <w:b/>
          <w:sz w:val="24"/>
          <w:szCs w:val="24"/>
        </w:rPr>
        <w:t xml:space="preserve"> List of peripheral biomarkers</w:t>
      </w:r>
      <w:r w:rsidR="00D66E81">
        <w:rPr>
          <w:rFonts w:ascii="Times New Roman" w:hAnsi="Times New Roman" w:cs="Times New Roman"/>
          <w:b/>
          <w:sz w:val="24"/>
          <w:szCs w:val="24"/>
        </w:rPr>
        <w:t xml:space="preserve"> for </w:t>
      </w:r>
      <w:r w:rsidR="00E62BE5">
        <w:rPr>
          <w:rFonts w:ascii="Times New Roman" w:hAnsi="Times New Roman" w:cs="Times New Roman"/>
          <w:b/>
          <w:sz w:val="24"/>
          <w:szCs w:val="24"/>
        </w:rPr>
        <w:t>bipolar disorder</w:t>
      </w:r>
      <w:r w:rsidR="00D66E8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66E81" w:rsidRPr="00D66E81">
        <w:rPr>
          <w:rFonts w:ascii="Times New Roman" w:hAnsi="Times New Roman" w:cs="Times New Roman"/>
          <w:b/>
          <w:sz w:val="24"/>
          <w:szCs w:val="24"/>
        </w:rPr>
        <w:t xml:space="preserve">examined </w:t>
      </w:r>
      <w:r w:rsidR="00E62BE5">
        <w:rPr>
          <w:rFonts w:ascii="Times New Roman" w:hAnsi="Times New Roman" w:cs="Times New Roman"/>
          <w:b/>
          <w:sz w:val="24"/>
          <w:szCs w:val="24"/>
        </w:rPr>
        <w:t>for available meta-analysis</w:t>
      </w:r>
      <w:r w:rsidR="00DF0325" w:rsidRPr="00DF0325">
        <w:rPr>
          <w:rFonts w:ascii="Times New Roman" w:hAnsi="Times New Roman" w:cs="Times New Roman"/>
          <w:sz w:val="24"/>
          <w:szCs w:val="24"/>
        </w:rPr>
        <w:t xml:space="preserve">. Each biomarker was entered as a search term in the </w:t>
      </w:r>
      <w:r w:rsidR="00F36EAB">
        <w:rPr>
          <w:rFonts w:ascii="Times New Roman" w:hAnsi="Times New Roman" w:cs="Times New Roman"/>
          <w:sz w:val="24"/>
          <w:szCs w:val="24"/>
        </w:rPr>
        <w:t xml:space="preserve">MEDLINE </w:t>
      </w:r>
      <w:r w:rsidR="00DF0325" w:rsidRPr="00DF0325">
        <w:rPr>
          <w:rFonts w:ascii="Times New Roman" w:hAnsi="Times New Roman" w:cs="Times New Roman"/>
          <w:sz w:val="24"/>
          <w:szCs w:val="24"/>
        </w:rPr>
        <w:t>database to identify specific meta-analyses.</w:t>
      </w:r>
    </w:p>
    <w:tbl>
      <w:tblPr>
        <w:tblStyle w:val="TableGrid"/>
        <w:tblW w:w="9498" w:type="dxa"/>
        <w:tblInd w:w="-5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130"/>
        <w:gridCol w:w="4368"/>
      </w:tblGrid>
      <w:tr w:rsidR="00D66E81" w14:paraId="42146B25" w14:textId="77777777" w:rsidTr="00BC1E5A">
        <w:trPr>
          <w:trHeight w:val="284"/>
        </w:trPr>
        <w:tc>
          <w:tcPr>
            <w:tcW w:w="513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40BE0F0" w14:textId="77777777" w:rsidR="00D66E81" w:rsidRDefault="00D66E81" w:rsidP="00BC1E5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Biomarker name</w:t>
            </w:r>
          </w:p>
        </w:tc>
        <w:tc>
          <w:tcPr>
            <w:tcW w:w="436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6C15632" w14:textId="77777777" w:rsidR="00D66E81" w:rsidRDefault="00D66E81" w:rsidP="00BC1E5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Eligible Meta-analysis</w:t>
            </w:r>
          </w:p>
        </w:tc>
      </w:tr>
      <w:tr w:rsidR="00F10DAE" w14:paraId="0614BDA4" w14:textId="77777777" w:rsidTr="00BC1E5A">
        <w:trPr>
          <w:trHeight w:val="284"/>
        </w:trPr>
        <w:tc>
          <w:tcPr>
            <w:tcW w:w="5130" w:type="dxa"/>
            <w:tcBorders>
              <w:top w:val="single" w:sz="12" w:space="0" w:color="auto"/>
            </w:tcBorders>
            <w:vAlign w:val="center"/>
          </w:tcPr>
          <w:p w14:paraId="245F4003" w14:textId="77777777" w:rsidR="00F10DAE" w:rsidRDefault="00F10DAE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renocorticotropic hormone (ACTH)</w:t>
            </w:r>
          </w:p>
        </w:tc>
        <w:tc>
          <w:tcPr>
            <w:tcW w:w="4368" w:type="dxa"/>
            <w:tcBorders>
              <w:top w:val="single" w:sz="12" w:space="0" w:color="auto"/>
            </w:tcBorders>
            <w:vAlign w:val="center"/>
          </w:tcPr>
          <w:p w14:paraId="75277732" w14:textId="77777777" w:rsidR="00F10DAE" w:rsidRPr="005E720C" w:rsidRDefault="0010317C" w:rsidP="00D823C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66E81" w14:paraId="11DE25FF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64BBF572" w14:textId="77777777" w:rsidR="00D66E81" w:rsidRPr="00452874" w:rsidRDefault="00F10DAE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rtisol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19C41173" w14:textId="77777777" w:rsidR="00D66E81" w:rsidRPr="005E720C" w:rsidRDefault="0010317C" w:rsidP="00D823C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Yes</w:t>
            </w:r>
          </w:p>
        </w:tc>
      </w:tr>
      <w:tr w:rsidR="00782948" w14:paraId="37EA4B3B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12646A7A" w14:textId="77777777" w:rsidR="00782948" w:rsidRDefault="00782948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rticotropin-releasing hormone</w:t>
            </w:r>
            <w:r w:rsidR="00E3102C">
              <w:rPr>
                <w:rFonts w:ascii="Times New Roman" w:hAnsi="Times New Roman" w:cs="Times New Roman"/>
                <w:sz w:val="24"/>
                <w:szCs w:val="24"/>
              </w:rPr>
              <w:t xml:space="preserve"> (CRH)</w:t>
            </w:r>
          </w:p>
        </w:tc>
        <w:tc>
          <w:tcPr>
            <w:tcW w:w="4368" w:type="dxa"/>
            <w:vAlign w:val="center"/>
          </w:tcPr>
          <w:p w14:paraId="31557EB2" w14:textId="77777777" w:rsidR="00782948" w:rsidRPr="005E720C" w:rsidRDefault="00E3102C" w:rsidP="00E3102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E720C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E3102C" w14:paraId="5BC72EAC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3254E4BC" w14:textId="77777777" w:rsidR="00E3102C" w:rsidRDefault="00E3102C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xamethasone/CRH suppression test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7DD7D304" w14:textId="77777777" w:rsidR="00E3102C" w:rsidRPr="005E720C" w:rsidRDefault="0010317C" w:rsidP="00E3102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823C5" w14:paraId="4CC7F81C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03565DD2" w14:textId="77777777" w:rsidR="00D823C5" w:rsidRDefault="00D823C5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st-dexamethasone cortisol levels</w:t>
            </w:r>
          </w:p>
        </w:tc>
        <w:tc>
          <w:tcPr>
            <w:tcW w:w="4368" w:type="dxa"/>
            <w:vAlign w:val="center"/>
          </w:tcPr>
          <w:p w14:paraId="2359F2E5" w14:textId="77777777" w:rsidR="00D823C5" w:rsidRPr="005E720C" w:rsidRDefault="0010317C" w:rsidP="00D823C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782948" w14:paraId="630AF67D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2E861780" w14:textId="77777777" w:rsidR="00782948" w:rsidRDefault="00F10DAE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latelet 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-imipramine binding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69404E5B" w14:textId="77777777" w:rsidR="00782948" w:rsidRPr="005E720C" w:rsidRDefault="00E3102C" w:rsidP="00E3102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E720C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66E81" w14:paraId="7451DA67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369EF5CC" w14:textId="77777777" w:rsidR="00D66E81" w:rsidRPr="00452874" w:rsidRDefault="00452874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rain-derived neurotrophic factor</w:t>
            </w:r>
          </w:p>
        </w:tc>
        <w:tc>
          <w:tcPr>
            <w:tcW w:w="4368" w:type="dxa"/>
            <w:vAlign w:val="center"/>
          </w:tcPr>
          <w:p w14:paraId="0B486B87" w14:textId="77777777" w:rsidR="00D66E81" w:rsidRPr="005E720C" w:rsidRDefault="00E3102C" w:rsidP="00E3102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E720C">
              <w:rPr>
                <w:rFonts w:ascii="Times New Roman" w:hAnsi="Times New Roman" w:cs="Times New Roman"/>
                <w:b/>
                <w:sz w:val="24"/>
                <w:szCs w:val="24"/>
              </w:rPr>
              <w:t>Yes</w:t>
            </w:r>
          </w:p>
        </w:tc>
      </w:tr>
      <w:tr w:rsidR="00F10DAE" w14:paraId="5C40C9D1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0334A2C0" w14:textId="77777777" w:rsidR="00F10DAE" w:rsidRDefault="00F10DAE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lial cell-derived neurotrophic factor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155440A5" w14:textId="77777777" w:rsidR="00F10DAE" w:rsidRPr="005E720C" w:rsidRDefault="0010317C" w:rsidP="00E3102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9D5AE4" w14:paraId="3E88EFF9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3C8B3988" w14:textId="77777777" w:rsidR="009D5AE4" w:rsidRDefault="009D5AE4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scular endothelial growth factor</w:t>
            </w:r>
          </w:p>
        </w:tc>
        <w:tc>
          <w:tcPr>
            <w:tcW w:w="4368" w:type="dxa"/>
            <w:vAlign w:val="center"/>
          </w:tcPr>
          <w:p w14:paraId="442AF1BE" w14:textId="77777777" w:rsidR="009D5AE4" w:rsidRPr="005E720C" w:rsidRDefault="0010317C" w:rsidP="00E3102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F10DAE" w14:paraId="21FC9E83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266AF727" w14:textId="77777777" w:rsidR="00F10DAE" w:rsidRDefault="00F10DAE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erve growth factor (NGF)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709868E2" w14:textId="77777777" w:rsidR="00F10DAE" w:rsidRPr="005E720C" w:rsidRDefault="0010317C" w:rsidP="00E3102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F10DAE" w14:paraId="33994014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7359DD88" w14:textId="77777777" w:rsidR="00F10DAE" w:rsidRDefault="00F10DAE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eurotrophin-3 (NT-3)</w:t>
            </w:r>
          </w:p>
        </w:tc>
        <w:tc>
          <w:tcPr>
            <w:tcW w:w="4368" w:type="dxa"/>
            <w:vAlign w:val="center"/>
          </w:tcPr>
          <w:p w14:paraId="5994915B" w14:textId="77777777" w:rsidR="00F10DAE" w:rsidRPr="005E720C" w:rsidRDefault="0010317C" w:rsidP="00E3102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9D5AE4" w14:paraId="21B5791D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193C07F3" w14:textId="77777777" w:rsidR="009D5AE4" w:rsidRDefault="009D5AE4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eurotrophin-4 (NT-4/5)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2F09B019" w14:textId="77777777" w:rsidR="009D5AE4" w:rsidRPr="005E720C" w:rsidRDefault="0010317C" w:rsidP="00E3102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9D5AE4" w14:paraId="044F2D6E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49F412B2" w14:textId="77777777" w:rsidR="009D5AE4" w:rsidRDefault="009D5AE4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leukin-1 beta</w:t>
            </w:r>
          </w:p>
        </w:tc>
        <w:tc>
          <w:tcPr>
            <w:tcW w:w="4368" w:type="dxa"/>
            <w:vAlign w:val="center"/>
          </w:tcPr>
          <w:p w14:paraId="337E033E" w14:textId="77777777" w:rsidR="009D5AE4" w:rsidRPr="005E720C" w:rsidRDefault="00423000" w:rsidP="00E3102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9D5AE4" w14:paraId="364EC6C7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6C8E8882" w14:textId="77777777" w:rsidR="009D5AE4" w:rsidRDefault="009D5AE4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leukin-1 receptor antagonist (IL-1RA)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3317E23B" w14:textId="77777777" w:rsidR="009D5AE4" w:rsidRPr="005E720C" w:rsidRDefault="00B23C68" w:rsidP="00E3102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66E81" w14:paraId="015517CE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072C95DD" w14:textId="77777777" w:rsidR="00D66E81" w:rsidRPr="00452874" w:rsidRDefault="00F10DAE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leukin-2</w:t>
            </w:r>
          </w:p>
        </w:tc>
        <w:tc>
          <w:tcPr>
            <w:tcW w:w="4368" w:type="dxa"/>
            <w:vAlign w:val="center"/>
          </w:tcPr>
          <w:p w14:paraId="547E0365" w14:textId="77777777" w:rsidR="00D66E81" w:rsidRPr="005E720C" w:rsidRDefault="00423000" w:rsidP="00D823C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66E81" w14:paraId="092EC448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387EF2B5" w14:textId="77777777" w:rsidR="00D66E81" w:rsidRPr="00452874" w:rsidRDefault="00F10DAE" w:rsidP="00D66E8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leukin-6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7931DE6C" w14:textId="77777777" w:rsidR="00D66E81" w:rsidRPr="005E720C" w:rsidRDefault="00423000" w:rsidP="00E3102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66E81" w14:paraId="2F6FFC23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622CB920" w14:textId="77777777" w:rsidR="00D66E81" w:rsidRPr="00452874" w:rsidRDefault="00452874" w:rsidP="00F10DA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2874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="00F10DAE">
              <w:rPr>
                <w:rFonts w:ascii="Times New Roman" w:hAnsi="Times New Roman" w:cs="Times New Roman"/>
                <w:sz w:val="24"/>
                <w:szCs w:val="24"/>
              </w:rPr>
              <w:t>nterleukin-8</w:t>
            </w:r>
          </w:p>
        </w:tc>
        <w:tc>
          <w:tcPr>
            <w:tcW w:w="4368" w:type="dxa"/>
            <w:vAlign w:val="center"/>
          </w:tcPr>
          <w:p w14:paraId="68C6D897" w14:textId="77777777" w:rsidR="00D66E81" w:rsidRPr="005E720C" w:rsidRDefault="00721D3D" w:rsidP="00E3102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393D82B3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7628980A" w14:textId="77777777" w:rsidR="00D94F20" w:rsidRPr="006C70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C7074">
              <w:rPr>
                <w:rFonts w:ascii="Times New Roman" w:hAnsi="Times New Roman" w:cs="Times New Roman"/>
                <w:sz w:val="24"/>
                <w:szCs w:val="24"/>
              </w:rPr>
              <w:t>Interferon gamma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0E5DA2DC" w14:textId="77777777" w:rsidR="00D94F20" w:rsidRPr="005E720C" w:rsidRDefault="00423000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48EF3F4B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07CBF063" w14:textId="77777777" w:rsidR="00D94F20" w:rsidRPr="006C70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C7074">
              <w:rPr>
                <w:rFonts w:ascii="Times New Roman" w:hAnsi="Times New Roman" w:cs="Times New Roman"/>
                <w:sz w:val="24"/>
                <w:szCs w:val="24"/>
              </w:rPr>
              <w:t>Interleukin-1 receptor antagonist</w:t>
            </w:r>
          </w:p>
        </w:tc>
        <w:tc>
          <w:tcPr>
            <w:tcW w:w="4368" w:type="dxa"/>
            <w:vAlign w:val="center"/>
          </w:tcPr>
          <w:p w14:paraId="35D1B3E6" w14:textId="77777777" w:rsidR="00D94F20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064AE9A6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1D5BF7B1" w14:textId="77777777" w:rsidR="00D94F20" w:rsidRPr="006C70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leukin-</w:t>
            </w:r>
            <w:r w:rsidRPr="006C707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6C39F3CD" w14:textId="77777777" w:rsidR="00D94F20" w:rsidRPr="000752B2" w:rsidRDefault="00423000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pt-BR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pt-BR"/>
              </w:rPr>
              <w:t>No</w:t>
            </w:r>
          </w:p>
        </w:tc>
      </w:tr>
      <w:tr w:rsidR="00D94F20" w14:paraId="099CB043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02F2479F" w14:textId="77777777" w:rsidR="00D94F20" w:rsidRDefault="00D94F20" w:rsidP="00D94F2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C7074">
              <w:rPr>
                <w:rFonts w:ascii="Times New Roman" w:hAnsi="Times New Roman" w:cs="Times New Roman"/>
                <w:sz w:val="24"/>
                <w:szCs w:val="24"/>
              </w:rPr>
              <w:t>Interleukin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  <w:r w:rsidRPr="006C707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368" w:type="dxa"/>
            <w:vAlign w:val="center"/>
          </w:tcPr>
          <w:p w14:paraId="23B248B9" w14:textId="77777777" w:rsidR="00D94F20" w:rsidRPr="005E720C" w:rsidRDefault="0012583F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Yes</w:t>
            </w:r>
          </w:p>
        </w:tc>
      </w:tr>
      <w:tr w:rsidR="00D94F20" w14:paraId="16C62213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5B22B6A8" w14:textId="77777777" w:rsidR="00D94F20" w:rsidRPr="006C70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C7074">
              <w:rPr>
                <w:rFonts w:ascii="Times New Roman" w:hAnsi="Times New Roman" w:cs="Times New Roman"/>
                <w:sz w:val="24"/>
                <w:szCs w:val="24"/>
              </w:rPr>
              <w:t>Interleukin-5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5DC62D56" w14:textId="77777777" w:rsidR="00D94F20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484D3274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4A15E09C" w14:textId="77777777" w:rsidR="00D94F20" w:rsidRPr="006C70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C7074">
              <w:rPr>
                <w:rFonts w:ascii="Times New Roman" w:hAnsi="Times New Roman" w:cs="Times New Roman"/>
                <w:sz w:val="24"/>
                <w:szCs w:val="24"/>
              </w:rPr>
              <w:t>Interleukin-6</w:t>
            </w:r>
          </w:p>
        </w:tc>
        <w:tc>
          <w:tcPr>
            <w:tcW w:w="4368" w:type="dxa"/>
            <w:vAlign w:val="center"/>
          </w:tcPr>
          <w:p w14:paraId="445692DE" w14:textId="77777777" w:rsidR="00D94F20" w:rsidRPr="005E720C" w:rsidRDefault="00423000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12583F" w14:paraId="78FD5902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549563E1" w14:textId="77777777" w:rsidR="0012583F" w:rsidRPr="006C7074" w:rsidRDefault="0012583F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oluble </w:t>
            </w:r>
            <w:r w:rsidR="00721D3D">
              <w:rPr>
                <w:rFonts w:ascii="Times New Roman" w:hAnsi="Times New Roman" w:cs="Times New Roman"/>
                <w:sz w:val="24"/>
                <w:szCs w:val="24"/>
              </w:rPr>
              <w:t>IL-6 receptor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0225A37B" w14:textId="77777777" w:rsidR="0012583F" w:rsidRPr="005E720C" w:rsidRDefault="00423000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066FB92B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2A4C8BD4" w14:textId="77777777" w:rsidR="00D94F20" w:rsidRPr="006C70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leukin-8</w:t>
            </w:r>
          </w:p>
        </w:tc>
        <w:tc>
          <w:tcPr>
            <w:tcW w:w="4368" w:type="dxa"/>
            <w:vAlign w:val="center"/>
          </w:tcPr>
          <w:p w14:paraId="559D165C" w14:textId="77777777" w:rsidR="00D94F20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12583F" w14:paraId="56A8AA97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071F4FC3" w14:textId="77777777" w:rsidR="0012583F" w:rsidRDefault="0012583F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leukin-10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5743949A" w14:textId="77777777" w:rsidR="0012583F" w:rsidRDefault="0012583F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Yes</w:t>
            </w:r>
          </w:p>
        </w:tc>
      </w:tr>
      <w:tr w:rsidR="00D94F20" w14:paraId="0A6AA910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1FA54A1C" w14:textId="77777777" w:rsidR="00D94F20" w:rsidRPr="006C70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C7074">
              <w:rPr>
                <w:rFonts w:ascii="Times New Roman" w:hAnsi="Times New Roman" w:cs="Times New Roman"/>
                <w:sz w:val="24"/>
                <w:szCs w:val="24"/>
              </w:rPr>
              <w:t>Interleukin-12</w:t>
            </w:r>
          </w:p>
        </w:tc>
        <w:tc>
          <w:tcPr>
            <w:tcW w:w="4368" w:type="dxa"/>
            <w:vAlign w:val="center"/>
          </w:tcPr>
          <w:p w14:paraId="2318D330" w14:textId="77777777" w:rsidR="00D94F20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1464A60D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38E48F5F" w14:textId="77777777" w:rsidR="00D94F20" w:rsidRPr="006C70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C7074">
              <w:rPr>
                <w:rFonts w:ascii="Times New Roman" w:hAnsi="Times New Roman" w:cs="Times New Roman"/>
                <w:sz w:val="24"/>
                <w:szCs w:val="24"/>
              </w:rPr>
              <w:t>Soluble interleukin-2 receptor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335D1112" w14:textId="77777777" w:rsidR="00D94F20" w:rsidRDefault="00B23C68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Yes</w:t>
            </w:r>
          </w:p>
        </w:tc>
      </w:tr>
      <w:tr w:rsidR="00D94F20" w14:paraId="7102CE41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7442F146" w14:textId="77777777" w:rsidR="00D94F20" w:rsidRPr="004528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umor necrosis factor (TNF)-α</w:t>
            </w:r>
          </w:p>
        </w:tc>
        <w:tc>
          <w:tcPr>
            <w:tcW w:w="4368" w:type="dxa"/>
            <w:vAlign w:val="center"/>
          </w:tcPr>
          <w:p w14:paraId="472EFF3E" w14:textId="77777777" w:rsidR="00D94F20" w:rsidRPr="005E720C" w:rsidRDefault="00B23C68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Yes</w:t>
            </w:r>
          </w:p>
        </w:tc>
      </w:tr>
      <w:tr w:rsidR="00D94F20" w14:paraId="14155AD1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13AF8090" w14:textId="77777777" w:rsidR="00D94F20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umor necrosis factor receptor-1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4EE3CBFC" w14:textId="77777777" w:rsidR="00D94F20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6F1BCD46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1249B65B" w14:textId="77777777" w:rsidR="00D94F20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umor necrosis factor receptor-2</w:t>
            </w:r>
          </w:p>
        </w:tc>
        <w:tc>
          <w:tcPr>
            <w:tcW w:w="4368" w:type="dxa"/>
            <w:vAlign w:val="center"/>
          </w:tcPr>
          <w:p w14:paraId="30E57DE7" w14:textId="77777777" w:rsidR="00D94F20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47BA7A69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189EE5C7" w14:textId="77777777" w:rsidR="00D94F20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luble tumor necrosis factor receptor-1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22E1B3C6" w14:textId="77777777" w:rsidR="00D94F20" w:rsidRPr="005E720C" w:rsidRDefault="00423000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152221C6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57F6F2EC" w14:textId="77777777" w:rsidR="00D94F20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luble tumor necrosis factor receptor-2</w:t>
            </w:r>
          </w:p>
        </w:tc>
        <w:tc>
          <w:tcPr>
            <w:tcW w:w="4368" w:type="dxa"/>
            <w:vAlign w:val="center"/>
          </w:tcPr>
          <w:p w14:paraId="37D22D57" w14:textId="77777777" w:rsidR="00D94F20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12E7F1A5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59766120" w14:textId="77777777" w:rsidR="00D94F20" w:rsidRPr="004528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leukin-13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2D78EB4F" w14:textId="77777777" w:rsidR="00D94F20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12583F" w14:paraId="23A65865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672E0667" w14:textId="77777777" w:rsidR="0012583F" w:rsidRDefault="0012583F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hemokine (C-C motif) ligand 2 (CCL2)</w:t>
            </w:r>
          </w:p>
        </w:tc>
        <w:tc>
          <w:tcPr>
            <w:tcW w:w="4368" w:type="dxa"/>
            <w:vAlign w:val="center"/>
          </w:tcPr>
          <w:p w14:paraId="6BB897D9" w14:textId="77777777" w:rsidR="0012583F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12583F" w14:paraId="34BD98FC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3F99D835" w14:textId="77777777" w:rsidR="0012583F" w:rsidRDefault="0012583F" w:rsidP="0012583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hemokine (C-C motif) ligand 3 (CCL3)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0C0847F7" w14:textId="77777777" w:rsidR="0012583F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12583F" w14:paraId="23E86C47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68A2D59C" w14:textId="77777777" w:rsidR="0012583F" w:rsidRDefault="0012583F" w:rsidP="0012583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hemokine (C-X-C motif) ligand 8 (CXCL8)</w:t>
            </w:r>
          </w:p>
        </w:tc>
        <w:tc>
          <w:tcPr>
            <w:tcW w:w="4368" w:type="dxa"/>
            <w:vAlign w:val="center"/>
          </w:tcPr>
          <w:p w14:paraId="49E9A840" w14:textId="77777777" w:rsidR="0012583F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12583F" w14:paraId="564CFE60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268EAF25" w14:textId="77777777" w:rsidR="0012583F" w:rsidRDefault="0012583F" w:rsidP="0012583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hemokine (C-X-C motif) ligand 10 (CXCL10)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4AE1DFA1" w14:textId="77777777" w:rsidR="0012583F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12583F" w14:paraId="16003115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62C78F60" w14:textId="77777777" w:rsidR="0012583F" w:rsidRDefault="0012583F" w:rsidP="0012583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hemokine (C-X-C motif) ligand 11 (CXCL11)</w:t>
            </w:r>
          </w:p>
        </w:tc>
        <w:tc>
          <w:tcPr>
            <w:tcW w:w="4368" w:type="dxa"/>
            <w:vAlign w:val="center"/>
          </w:tcPr>
          <w:p w14:paraId="1CD4424C" w14:textId="77777777" w:rsidR="0012583F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12583F" w14:paraId="6EF2879C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2067B372" w14:textId="77777777" w:rsidR="0012583F" w:rsidRDefault="0012583F" w:rsidP="0012583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hemokine (C-X-C motif) ligand 24 (CLXL24)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455BD476" w14:textId="77777777" w:rsidR="0012583F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13C6D517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69495638" w14:textId="77777777" w:rsidR="00D94F20" w:rsidRPr="006C70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-reactive protein</w:t>
            </w:r>
          </w:p>
        </w:tc>
        <w:tc>
          <w:tcPr>
            <w:tcW w:w="4368" w:type="dxa"/>
            <w:vAlign w:val="center"/>
          </w:tcPr>
          <w:p w14:paraId="3D7D8793" w14:textId="3555A4F8" w:rsidR="00D94F20" w:rsidRPr="005E720C" w:rsidRDefault="00BC1E5A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Yes</w:t>
            </w:r>
          </w:p>
        </w:tc>
      </w:tr>
      <w:tr w:rsidR="00D94F20" w14:paraId="459D7A28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4DE9A028" w14:textId="77777777" w:rsidR="00D94F20" w:rsidRPr="004528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polipoprotein A1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16B1FF57" w14:textId="77777777" w:rsidR="00D94F20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4D60B00C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4F3CF741" w14:textId="77777777" w:rsidR="00D94F20" w:rsidRPr="004528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tein S100-Beta</w:t>
            </w:r>
          </w:p>
        </w:tc>
        <w:tc>
          <w:tcPr>
            <w:tcW w:w="4368" w:type="dxa"/>
            <w:vAlign w:val="center"/>
          </w:tcPr>
          <w:p w14:paraId="70E647E2" w14:textId="77777777" w:rsidR="00D94F20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27BA1644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114E9B72" w14:textId="77777777" w:rsidR="00D94F20" w:rsidRPr="004528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ansforming growth factor beta-1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0FAE2B26" w14:textId="77777777" w:rsidR="00D94F20" w:rsidRPr="005E720C" w:rsidRDefault="00721D3D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6F0AC1AB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28F4F0CB" w14:textId="77777777" w:rsidR="00D94F20" w:rsidRPr="004528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latonin</w:t>
            </w:r>
          </w:p>
        </w:tc>
        <w:tc>
          <w:tcPr>
            <w:tcW w:w="4368" w:type="dxa"/>
            <w:vAlign w:val="center"/>
          </w:tcPr>
          <w:p w14:paraId="57C6572A" w14:textId="77777777" w:rsidR="00D94F20" w:rsidRPr="005E720C" w:rsidRDefault="009707B2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2D56F838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0AB4AE0B" w14:textId="77777777" w:rsidR="00D94F20" w:rsidRPr="004528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2874">
              <w:rPr>
                <w:rFonts w:ascii="Times New Roman" w:hAnsi="Times New Roman" w:cs="Times New Roman"/>
                <w:sz w:val="24"/>
                <w:szCs w:val="24"/>
              </w:rPr>
              <w:t>Adiponectin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50858548" w14:textId="77777777" w:rsidR="00D94F20" w:rsidRPr="005E720C" w:rsidRDefault="009707B2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1845B54D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7C7D46BF" w14:textId="77777777" w:rsidR="00D94F20" w:rsidRPr="00452874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istin</w:t>
            </w:r>
          </w:p>
        </w:tc>
        <w:tc>
          <w:tcPr>
            <w:tcW w:w="4368" w:type="dxa"/>
            <w:vAlign w:val="center"/>
          </w:tcPr>
          <w:p w14:paraId="6D0FF562" w14:textId="77777777" w:rsidR="00D94F20" w:rsidRPr="005E720C" w:rsidRDefault="009707B2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12583F" w14:paraId="579DD5AE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454918D3" w14:textId="77777777" w:rsidR="0012583F" w:rsidRDefault="0012583F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yroid-stimulating hormone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204A25EE" w14:textId="77777777" w:rsidR="0012583F" w:rsidRPr="005E720C" w:rsidRDefault="009707B2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12583F" w14:paraId="4E91F889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5D1B5338" w14:textId="77777777" w:rsidR="0012583F" w:rsidRDefault="0012583F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yroxin (T4)</w:t>
            </w:r>
          </w:p>
        </w:tc>
        <w:tc>
          <w:tcPr>
            <w:tcW w:w="4368" w:type="dxa"/>
            <w:vAlign w:val="center"/>
          </w:tcPr>
          <w:p w14:paraId="7C547178" w14:textId="77777777" w:rsidR="0012583F" w:rsidRPr="005E720C" w:rsidRDefault="009707B2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12583F" w14:paraId="56E79F5D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50F887FE" w14:textId="77777777" w:rsidR="0012583F" w:rsidRDefault="0012583F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yrotropin-releasing hormone (TRH)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69860E83" w14:textId="77777777" w:rsidR="0012583F" w:rsidRPr="005E720C" w:rsidRDefault="009707B2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5D6D4876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0ED9A295" w14:textId="77777777" w:rsidR="00D94F20" w:rsidRDefault="00D94F20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eptin</w:t>
            </w:r>
          </w:p>
        </w:tc>
        <w:tc>
          <w:tcPr>
            <w:tcW w:w="4368" w:type="dxa"/>
            <w:vAlign w:val="center"/>
          </w:tcPr>
          <w:p w14:paraId="4E3EE1E7" w14:textId="77777777" w:rsidR="00D94F20" w:rsidRPr="005E720C" w:rsidRDefault="009707B2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</w:tr>
      <w:tr w:rsidR="00D94F20" w14:paraId="71D338B7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4481C623" w14:textId="77777777" w:rsidR="00D94F20" w:rsidRDefault="00F10BC6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pid peroxidation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419AFC70" w14:textId="77777777" w:rsidR="00D94F20" w:rsidRPr="005E720C" w:rsidRDefault="00F10BC6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Yes</w:t>
            </w:r>
          </w:p>
        </w:tc>
      </w:tr>
      <w:tr w:rsidR="0012583F" w14:paraId="797BF78D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4F33B120" w14:textId="77777777" w:rsidR="0012583F" w:rsidRDefault="0012583F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uperoxide dismutase (SOD) activity</w:t>
            </w:r>
          </w:p>
        </w:tc>
        <w:tc>
          <w:tcPr>
            <w:tcW w:w="4368" w:type="dxa"/>
            <w:vAlign w:val="center"/>
          </w:tcPr>
          <w:p w14:paraId="0D1F0127" w14:textId="77777777" w:rsidR="0012583F" w:rsidRPr="005E720C" w:rsidRDefault="00F10BC6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Yes</w:t>
            </w:r>
          </w:p>
        </w:tc>
      </w:tr>
      <w:tr w:rsidR="0012583F" w14:paraId="0FADE70C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23D4D9E1" w14:textId="77777777" w:rsidR="0012583F" w:rsidRDefault="0012583F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tric oxide (NO)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37B757BE" w14:textId="77777777" w:rsidR="0012583F" w:rsidRPr="005E720C" w:rsidRDefault="00F10BC6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Yes</w:t>
            </w:r>
          </w:p>
        </w:tc>
      </w:tr>
      <w:tr w:rsidR="0012583F" w14:paraId="436E0677" w14:textId="77777777" w:rsidTr="00BC1E5A">
        <w:trPr>
          <w:trHeight w:val="284"/>
        </w:trPr>
        <w:tc>
          <w:tcPr>
            <w:tcW w:w="5130" w:type="dxa"/>
            <w:vAlign w:val="center"/>
          </w:tcPr>
          <w:p w14:paraId="1D8574BA" w14:textId="77777777" w:rsidR="0012583F" w:rsidRDefault="0012583F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lutathione peroxidase (GPx) activity</w:t>
            </w:r>
          </w:p>
        </w:tc>
        <w:tc>
          <w:tcPr>
            <w:tcW w:w="4368" w:type="dxa"/>
            <w:vAlign w:val="center"/>
          </w:tcPr>
          <w:p w14:paraId="23DBD458" w14:textId="77777777" w:rsidR="0012583F" w:rsidRPr="005E720C" w:rsidRDefault="00F10BC6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Yes</w:t>
            </w:r>
          </w:p>
        </w:tc>
      </w:tr>
      <w:tr w:rsidR="0012583F" w14:paraId="748384D8" w14:textId="77777777" w:rsidTr="00BC1E5A">
        <w:trPr>
          <w:trHeight w:val="284"/>
        </w:trPr>
        <w:tc>
          <w:tcPr>
            <w:tcW w:w="5130" w:type="dxa"/>
            <w:shd w:val="clear" w:color="auto" w:fill="D9D9D9" w:themeFill="background1" w:themeFillShade="D9"/>
            <w:vAlign w:val="center"/>
          </w:tcPr>
          <w:p w14:paraId="6EFADC8B" w14:textId="77777777" w:rsidR="0012583F" w:rsidRDefault="0012583F" w:rsidP="00D94F2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talase (CAT) activity</w:t>
            </w:r>
          </w:p>
        </w:tc>
        <w:tc>
          <w:tcPr>
            <w:tcW w:w="4368" w:type="dxa"/>
            <w:shd w:val="clear" w:color="auto" w:fill="D9D9D9" w:themeFill="background1" w:themeFillShade="D9"/>
            <w:vAlign w:val="center"/>
          </w:tcPr>
          <w:p w14:paraId="28EBAE1E" w14:textId="77777777" w:rsidR="0012583F" w:rsidRPr="005E720C" w:rsidRDefault="00F10BC6" w:rsidP="00D94F2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Yes</w:t>
            </w:r>
          </w:p>
        </w:tc>
      </w:tr>
    </w:tbl>
    <w:p w14:paraId="0CB504D5" w14:textId="77777777" w:rsidR="00F66695" w:rsidRDefault="00F66695">
      <w:pPr>
        <w:rPr>
          <w:rFonts w:ascii="Times New Roman" w:hAnsi="Times New Roman" w:cs="Times New Roman"/>
          <w:b/>
          <w:sz w:val="24"/>
          <w:szCs w:val="24"/>
        </w:rPr>
        <w:sectPr w:rsidR="00F66695" w:rsidSect="00F66695">
          <w:pgSz w:w="12242" w:h="15842" w:code="1"/>
          <w:pgMar w:top="1440" w:right="1440" w:bottom="1440" w:left="1440" w:header="720" w:footer="720" w:gutter="0"/>
          <w:cols w:space="720"/>
          <w:docGrid w:linePitch="360"/>
        </w:sectPr>
      </w:pPr>
    </w:p>
    <w:p w14:paraId="17871A5A" w14:textId="33FE0A6E" w:rsidR="00F66695" w:rsidRPr="00474A4C" w:rsidRDefault="00F66695" w:rsidP="00F66695">
      <w:pPr>
        <w:spacing w:line="240" w:lineRule="auto"/>
        <w:ind w:left="-709" w:right="-738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 xml:space="preserve">Supplementary </w:t>
      </w:r>
      <w:r w:rsidRPr="00474A4C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S2</w:t>
      </w:r>
      <w:r w:rsidRPr="00474A4C">
        <w:rPr>
          <w:rFonts w:ascii="Times New Roman" w:hAnsi="Times New Roman" w:cs="Times New Roman"/>
          <w:b/>
        </w:rPr>
        <w:t>. Evaluated meta-analyses of bipolar disorder peripheral biomarkers. (A)</w:t>
      </w:r>
      <w:r w:rsidRPr="00474A4C">
        <w:rPr>
          <w:rFonts w:ascii="Times New Roman" w:hAnsi="Times New Roman" w:cs="Times New Roman"/>
        </w:rPr>
        <w:t xml:space="preserve"> Biomarkers from</w:t>
      </w:r>
      <w:r w:rsidRPr="00474A4C">
        <w:rPr>
          <w:rFonts w:ascii="Times New Roman" w:hAnsi="Times New Roman" w:cs="Times New Roman"/>
          <w:b/>
        </w:rPr>
        <w:t xml:space="preserve"> </w:t>
      </w:r>
      <w:r w:rsidRPr="00474A4C">
        <w:rPr>
          <w:rFonts w:ascii="Times New Roman" w:hAnsi="Times New Roman" w:cs="Times New Roman"/>
        </w:rPr>
        <w:t>studies that did not separate the data sets by mood state (n = 11).</w:t>
      </w:r>
      <w:r>
        <w:rPr>
          <w:rFonts w:ascii="Times New Roman" w:hAnsi="Times New Roman" w:cs="Times New Roman"/>
        </w:rPr>
        <w:t xml:space="preserve"> </w:t>
      </w:r>
      <w:r w:rsidRPr="00474A4C">
        <w:rPr>
          <w:rFonts w:ascii="Times New Roman" w:hAnsi="Times New Roman" w:cs="Times New Roman"/>
          <w:b/>
        </w:rPr>
        <w:t>(B)</w:t>
      </w:r>
      <w:r w:rsidRPr="00474A4C">
        <w:rPr>
          <w:rFonts w:ascii="Times New Roman" w:hAnsi="Times New Roman" w:cs="Times New Roman"/>
        </w:rPr>
        <w:t xml:space="preserve"> Biomarkers from studies that provided data sets separated by each mood state (n = 3).</w:t>
      </w:r>
    </w:p>
    <w:tbl>
      <w:tblPr>
        <w:tblW w:w="15593" w:type="dxa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35"/>
        <w:gridCol w:w="1968"/>
        <w:gridCol w:w="442"/>
        <w:gridCol w:w="709"/>
        <w:gridCol w:w="1353"/>
        <w:gridCol w:w="895"/>
        <w:gridCol w:w="1065"/>
        <w:gridCol w:w="1610"/>
        <w:gridCol w:w="951"/>
        <w:gridCol w:w="1923"/>
        <w:gridCol w:w="843"/>
        <w:gridCol w:w="8"/>
        <w:gridCol w:w="991"/>
      </w:tblGrid>
      <w:tr w:rsidR="00F66695" w:rsidRPr="008644CE" w14:paraId="1B20A1E3" w14:textId="77777777" w:rsidTr="00C65778">
        <w:trPr>
          <w:trHeight w:val="379"/>
          <w:jc w:val="center"/>
        </w:trPr>
        <w:tc>
          <w:tcPr>
            <w:tcW w:w="2835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left w:w="0" w:type="dxa"/>
              <w:right w:w="0" w:type="dxa"/>
            </w:tcMar>
            <w:vAlign w:val="center"/>
          </w:tcPr>
          <w:p w14:paraId="350AA04D" w14:textId="77777777" w:rsidR="00F66695" w:rsidRPr="00692861" w:rsidRDefault="00F66695" w:rsidP="00C65778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t>Reference</w:t>
            </w:r>
          </w:p>
        </w:tc>
        <w:tc>
          <w:tcPr>
            <w:tcW w:w="2410" w:type="dxa"/>
            <w:gridSpan w:val="2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3B466E3" w14:textId="77777777" w:rsidR="00F66695" w:rsidRPr="00692861" w:rsidRDefault="00F66695" w:rsidP="00C65778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</w:pP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t>Biomarker</w:t>
            </w:r>
          </w:p>
        </w:tc>
        <w:tc>
          <w:tcPr>
            <w:tcW w:w="709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6ADC0627" w14:textId="77777777" w:rsidR="00F66695" w:rsidRPr="00692861" w:rsidRDefault="00F66695" w:rsidP="00C65778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</w:pP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t>Study</w:t>
            </w: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br/>
              <w:t>Data</w:t>
            </w: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br/>
              <w:t>Sets,</w:t>
            </w: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br/>
              <w:t>N</w:t>
            </w:r>
          </w:p>
        </w:tc>
        <w:tc>
          <w:tcPr>
            <w:tcW w:w="1353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15E4F165" w14:textId="77777777" w:rsidR="00F66695" w:rsidRPr="00692861" w:rsidRDefault="00F66695" w:rsidP="00C65778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</w:pP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t>Cases/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br/>
            </w: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t>Controls,</w:t>
            </w: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br/>
              <w:t>N</w:t>
            </w:r>
          </w:p>
        </w:tc>
        <w:tc>
          <w:tcPr>
            <w:tcW w:w="1960" w:type="dxa"/>
            <w:gridSpan w:val="2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0B0D6079" w14:textId="77777777" w:rsidR="00F66695" w:rsidRPr="00692861" w:rsidRDefault="00F66695" w:rsidP="00C65778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</w:pP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t>Meta-analysis ES</w:t>
            </w: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br/>
              <w:t>(95% CI)</w:t>
            </w:r>
          </w:p>
        </w:tc>
        <w:tc>
          <w:tcPr>
            <w:tcW w:w="1610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1B3ABEF4" w14:textId="77777777" w:rsidR="00F66695" w:rsidRPr="00692861" w:rsidRDefault="00F66695" w:rsidP="00C65778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color w:val="000000"/>
                <w:sz w:val="20"/>
                <w:szCs w:val="20"/>
                <w:lang w:eastAsia="pt-BR"/>
              </w:rPr>
            </w:pP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t>95% Prediction Interval</w:t>
            </w:r>
          </w:p>
        </w:tc>
        <w:tc>
          <w:tcPr>
            <w:tcW w:w="951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37BC4493" w14:textId="77777777" w:rsidR="00F66695" w:rsidRPr="00692861" w:rsidRDefault="00F66695" w:rsidP="00C65778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</w:pPr>
            <w:r w:rsidRPr="00692861">
              <w:rPr>
                <w:rFonts w:ascii="Times New Roman" w:eastAsia="Times New Roman" w:hAnsi="Times New Roman" w:cs="Times New Roman"/>
                <w:b/>
                <w:i/>
                <w:color w:val="000000"/>
                <w:sz w:val="20"/>
                <w:szCs w:val="20"/>
                <w:lang w:eastAsia="pt-BR"/>
              </w:rPr>
              <w:t>P</w:t>
            </w: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t xml:space="preserve"> Value</w:t>
            </w: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vertAlign w:val="superscript"/>
                <w:lang w:eastAsia="pt-BR"/>
              </w:rPr>
              <w:t>a</w:t>
            </w:r>
          </w:p>
        </w:tc>
        <w:tc>
          <w:tcPr>
            <w:tcW w:w="1923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4C9F7C24" w14:textId="77777777" w:rsidR="00F66695" w:rsidRPr="00692861" w:rsidRDefault="00F66695" w:rsidP="00C65778">
            <w:pPr>
              <w:ind w:lef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</w:pP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t>Largest Study ES</w:t>
            </w:r>
            <w:r w:rsidRPr="006928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  <w:br/>
              <w:t>(95% CI)</w:t>
            </w:r>
          </w:p>
        </w:tc>
        <w:tc>
          <w:tcPr>
            <w:tcW w:w="851" w:type="dxa"/>
            <w:gridSpan w:val="2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1D6A4886" w14:textId="77777777" w:rsidR="00F66695" w:rsidRPr="00692861" w:rsidRDefault="00F66695" w:rsidP="00C65778">
            <w:pPr>
              <w:ind w:lef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</w:pPr>
            <w:r w:rsidRPr="00692861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  <w:t>I</w:t>
            </w:r>
            <w:r w:rsidRPr="00692861"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  <w:lang w:eastAsia="pt-BR"/>
              </w:rPr>
              <w:t>2</w:t>
            </w:r>
            <w:r w:rsidRPr="00692861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  <w:t>,</w:t>
            </w:r>
            <w:r w:rsidRPr="00692861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  <w:br/>
              <w:t>%</w:t>
            </w:r>
          </w:p>
        </w:tc>
        <w:tc>
          <w:tcPr>
            <w:tcW w:w="991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116CEF2F" w14:textId="77777777" w:rsidR="00F66695" w:rsidRPr="00692861" w:rsidRDefault="00F66695" w:rsidP="00C65778">
            <w:pPr>
              <w:ind w:left="1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</w:pPr>
            <w:r w:rsidRPr="00692861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  <w:t>Egger’s Test</w:t>
            </w:r>
            <w:r w:rsidRPr="00692861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  <w:br/>
            </w:r>
            <w:r w:rsidRPr="00692861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  <w:lang w:eastAsia="pt-BR"/>
              </w:rPr>
              <w:t>P</w:t>
            </w:r>
            <w:r w:rsidRPr="00692861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  <w:t xml:space="preserve"> Value</w:t>
            </w:r>
          </w:p>
        </w:tc>
      </w:tr>
      <w:tr w:rsidR="00F66695" w:rsidRPr="008644CE" w14:paraId="4804E680" w14:textId="77777777" w:rsidTr="00C65778">
        <w:trPr>
          <w:trHeight w:val="380"/>
          <w:jc w:val="center"/>
        </w:trPr>
        <w:tc>
          <w:tcPr>
            <w:tcW w:w="2835" w:type="dxa"/>
            <w:vMerge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tcMar>
              <w:left w:w="0" w:type="dxa"/>
              <w:right w:w="0" w:type="dxa"/>
            </w:tcMar>
            <w:vAlign w:val="center"/>
            <w:hideMark/>
          </w:tcPr>
          <w:p w14:paraId="4DEF43B3" w14:textId="77777777" w:rsidR="00F66695" w:rsidRPr="00692861" w:rsidRDefault="00F66695" w:rsidP="00C65778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2410" w:type="dxa"/>
            <w:gridSpan w:val="2"/>
            <w:vMerge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6F0519BE" w14:textId="77777777" w:rsidR="00F66695" w:rsidRPr="00692861" w:rsidRDefault="00F66695" w:rsidP="00C65778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709" w:type="dxa"/>
            <w:vMerge/>
            <w:tcBorders>
              <w:left w:val="nil"/>
              <w:bottom w:val="single" w:sz="12" w:space="0" w:color="auto"/>
              <w:right w:val="nil"/>
            </w:tcBorders>
          </w:tcPr>
          <w:p w14:paraId="31B9878F" w14:textId="77777777" w:rsidR="00F66695" w:rsidRPr="00692861" w:rsidRDefault="00F66695" w:rsidP="00C65778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1353" w:type="dxa"/>
            <w:vMerge/>
            <w:tcBorders>
              <w:left w:val="nil"/>
              <w:bottom w:val="single" w:sz="12" w:space="0" w:color="auto"/>
              <w:right w:val="nil"/>
            </w:tcBorders>
          </w:tcPr>
          <w:p w14:paraId="35924467" w14:textId="77777777" w:rsidR="00F66695" w:rsidRPr="00692861" w:rsidRDefault="00F66695" w:rsidP="00C65778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1960" w:type="dxa"/>
            <w:gridSpan w:val="2"/>
            <w:vMerge/>
            <w:tcBorders>
              <w:left w:val="nil"/>
              <w:bottom w:val="single" w:sz="12" w:space="0" w:color="auto"/>
              <w:right w:val="nil"/>
            </w:tcBorders>
          </w:tcPr>
          <w:p w14:paraId="4756F9E3" w14:textId="77777777" w:rsidR="00F66695" w:rsidRPr="00692861" w:rsidRDefault="00F66695" w:rsidP="00C65778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1610" w:type="dxa"/>
            <w:vMerge/>
            <w:tcBorders>
              <w:left w:val="nil"/>
              <w:bottom w:val="single" w:sz="12" w:space="0" w:color="auto"/>
              <w:right w:val="nil"/>
            </w:tcBorders>
          </w:tcPr>
          <w:p w14:paraId="6EBD4477" w14:textId="77777777" w:rsidR="00F66695" w:rsidRPr="00692861" w:rsidRDefault="00F66695" w:rsidP="00C65778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951" w:type="dxa"/>
            <w:vMerge/>
            <w:tcBorders>
              <w:left w:val="nil"/>
              <w:bottom w:val="single" w:sz="12" w:space="0" w:color="auto"/>
              <w:right w:val="nil"/>
            </w:tcBorders>
          </w:tcPr>
          <w:p w14:paraId="6DF8829D" w14:textId="77777777" w:rsidR="00F66695" w:rsidRPr="00692861" w:rsidRDefault="00F66695" w:rsidP="00C65778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1923" w:type="dxa"/>
            <w:vMerge/>
            <w:tcBorders>
              <w:left w:val="nil"/>
              <w:bottom w:val="single" w:sz="12" w:space="0" w:color="auto"/>
              <w:right w:val="nil"/>
            </w:tcBorders>
          </w:tcPr>
          <w:p w14:paraId="71B7A4C3" w14:textId="77777777" w:rsidR="00F66695" w:rsidRPr="00692861" w:rsidRDefault="00F66695" w:rsidP="00C65778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851" w:type="dxa"/>
            <w:gridSpan w:val="2"/>
            <w:vMerge/>
            <w:tcBorders>
              <w:left w:val="nil"/>
              <w:bottom w:val="single" w:sz="12" w:space="0" w:color="auto"/>
              <w:right w:val="nil"/>
            </w:tcBorders>
          </w:tcPr>
          <w:p w14:paraId="2D38C40D" w14:textId="77777777" w:rsidR="00F66695" w:rsidRPr="00692861" w:rsidRDefault="00F66695" w:rsidP="00C65778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</w:p>
        </w:tc>
        <w:tc>
          <w:tcPr>
            <w:tcW w:w="991" w:type="dxa"/>
            <w:vMerge/>
            <w:tcBorders>
              <w:left w:val="nil"/>
              <w:bottom w:val="single" w:sz="12" w:space="0" w:color="auto"/>
              <w:right w:val="nil"/>
            </w:tcBorders>
          </w:tcPr>
          <w:p w14:paraId="75C60042" w14:textId="77777777" w:rsidR="00F66695" w:rsidRPr="00692861" w:rsidRDefault="00F66695" w:rsidP="00C65778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</w:p>
        </w:tc>
      </w:tr>
      <w:tr w:rsidR="00F66695" w:rsidRPr="003615DC" w14:paraId="0D3E2AB8" w14:textId="77777777" w:rsidTr="00C65778">
        <w:trPr>
          <w:trHeight w:hRule="exact" w:val="340"/>
          <w:jc w:val="center"/>
        </w:trPr>
        <w:tc>
          <w:tcPr>
            <w:tcW w:w="8202" w:type="dxa"/>
            <w:gridSpan w:val="6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tcMar>
              <w:left w:w="0" w:type="dxa"/>
              <w:right w:w="0" w:type="dxa"/>
            </w:tcMar>
            <w:vAlign w:val="center"/>
          </w:tcPr>
          <w:p w14:paraId="7F0BA685" w14:textId="77777777" w:rsidR="00F66695" w:rsidRPr="00692861" w:rsidRDefault="00F66695" w:rsidP="00C65778">
            <w:pPr>
              <w:tabs>
                <w:tab w:val="left" w:pos="426"/>
              </w:tabs>
              <w:ind w:left="142" w:right="34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92861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  <w:t>A.</w:t>
            </w:r>
            <w:r w:rsidRPr="00692861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  <w:tab/>
              <w:t>STUDIES THAT COMBINED MOOD STATES</w:t>
            </w:r>
          </w:p>
        </w:tc>
        <w:tc>
          <w:tcPr>
            <w:tcW w:w="7391" w:type="dxa"/>
            <w:gridSpan w:val="7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7D003D57" w14:textId="77777777" w:rsidR="00F66695" w:rsidRPr="00692861" w:rsidRDefault="00F66695" w:rsidP="00C65778">
            <w:pPr>
              <w:tabs>
                <w:tab w:val="left" w:pos="426"/>
              </w:tabs>
              <w:ind w:left="142" w:right="34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66695" w:rsidRPr="00474A4C" w14:paraId="6D762F09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24F98EEA" w14:textId="77777777" w:rsidR="00F66695" w:rsidRPr="00692861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argel&lt;/Author&gt;&lt;Year&gt;2015&lt;/Year&gt;&lt;RecNum&gt;67&lt;/RecNum&gt;&lt;DisplayText&gt;(Dargel&lt;style face="italic"&gt; et al.&lt;/style&gt;, 2015)&lt;/DisplayText&gt;&lt;record&gt;&lt;rec-number&gt;67&lt;/rec-number&gt;&lt;foreign-keys&gt;&lt;key app="EN" db-id="zdrdazxpsxw95verrsp5xwrbf0dzrt9ddtf0" timestamp="1433294656"&gt;67&lt;/key&gt;&lt;/foreign-keys&gt;&lt;ref-type name="Journal Article"&gt;17&lt;/ref-type&gt;&lt;contributors&gt;&lt;authors&gt;&lt;author&gt;Dargel, A. A.&lt;/author&gt;&lt;author&gt;Godin, O.&lt;/author&gt;&lt;author&gt;Kapczinski, F.&lt;/author&gt;&lt;author&gt;Kupfer, D. J.&lt;/author&gt;&lt;author&gt;Leboyer, M.&lt;/author&gt;&lt;/authors&gt;&lt;/contributors&gt;&lt;auth-address&gt;Hopital A. Chenevier, Pavillon Hartmann, 40, rue de Mesly, F-94000, Creteil, France aroldodargel@gmail.com.&lt;/auth-address&gt;&lt;titles&gt;&lt;title&gt;C-reactive protein alterations in bipolar disorder: a meta-analysis&lt;/title&gt;&lt;secondary-title&gt;Journal of Clinical Psychiatry&lt;/secondary-title&gt;&lt;/titles&gt;&lt;periodical&gt;&lt;full-title&gt;Journal of Clinical Psychiatry&lt;/full-title&gt;&lt;/periodical&gt;&lt;pages&gt;142-50&lt;/pages&gt;&lt;volume&gt;76&lt;/volume&gt;&lt;number&gt;2&lt;/number&gt;&lt;edition&gt;2015/03/06&lt;/edition&gt;&lt;dates&gt;&lt;year&gt;2015&lt;/year&gt;&lt;pub-dates&gt;&lt;date&gt;Feb&lt;/date&gt;&lt;/pub-dates&gt;&lt;/dates&gt;&lt;isbn&gt;1555-2101 (Electronic)&amp;#xD;0160-6689 (Linking)&lt;/isbn&gt;&lt;accession-num&gt;25742201&lt;/accession-num&gt;&lt;urls&gt;&lt;related-urls&gt;&lt;url&gt;http://www.ncbi.nlm.nih.gov/pubmed/25742201&lt;/url&gt;&lt;/related-urls&gt;&lt;/urls&gt;&lt;electronic-resource-num&gt;10.4088/JCP.14r09007&lt;/electronic-resource-num&gt;&lt;language&gt;eng&lt;/language&gt;&lt;/record&gt;&lt;/Cite&gt;&lt;/EndNote&gt;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" w:tooltip="Dargel, 2015 #67" w:history="1"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Dargel</w:t>
              </w:r>
              <w:r w:rsidRPr="00692861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, 2015</w:t>
              </w:r>
            </w:hyperlink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410" w:type="dxa"/>
            <w:gridSpan w:val="2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4EC7815" w14:textId="77777777" w:rsidR="00F66695" w:rsidRPr="00692861" w:rsidRDefault="00F66695" w:rsidP="00C6577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C-Reactive Protein (CRP)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4EC785A2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353" w:type="dxa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575E870B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30 / 888</w:t>
            </w:r>
          </w:p>
        </w:tc>
        <w:tc>
          <w:tcPr>
            <w:tcW w:w="1960" w:type="dxa"/>
            <w:gridSpan w:val="2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06FA01D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36"/>
                <w:tab w:val="decimal" w:pos="1302"/>
              </w:tabs>
              <w:ind w:right="-879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2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5)</w:t>
            </w:r>
          </w:p>
        </w:tc>
        <w:tc>
          <w:tcPr>
            <w:tcW w:w="1610" w:type="dxa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355E60B0" w14:textId="77777777" w:rsidR="00F66695" w:rsidRPr="00692861" w:rsidRDefault="00F66695" w:rsidP="00C65778">
            <w:pPr>
              <w:tabs>
                <w:tab w:val="decimal" w:pos="406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  ̶  0.74</w:t>
            </w:r>
          </w:p>
        </w:tc>
        <w:tc>
          <w:tcPr>
            <w:tcW w:w="951" w:type="dxa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00B005DA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&lt; 0.001</w:t>
            </w:r>
          </w:p>
        </w:tc>
        <w:tc>
          <w:tcPr>
            <w:tcW w:w="1923" w:type="dxa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BDD1B5D" w14:textId="77777777" w:rsidR="00F66695" w:rsidRPr="00692861" w:rsidRDefault="00F66695" w:rsidP="00C65778">
            <w:pPr>
              <w:tabs>
                <w:tab w:val="decimal" w:pos="293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0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1)</w:t>
            </w:r>
          </w:p>
        </w:tc>
        <w:tc>
          <w:tcPr>
            <w:tcW w:w="851" w:type="dxa"/>
            <w:gridSpan w:val="2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C6FAE34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991" w:type="dxa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</w:tcPr>
          <w:p w14:paraId="137AEA2B" w14:textId="77777777" w:rsidR="00F66695" w:rsidRPr="00692861" w:rsidRDefault="00F66695" w:rsidP="00C65778">
            <w:pPr>
              <w:ind w:right="34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0.006</w:t>
            </w:r>
          </w:p>
        </w:tc>
      </w:tr>
      <w:tr w:rsidR="00F66695" w:rsidRPr="00474A4C" w14:paraId="3B6A5A7C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0" w:type="dxa"/>
              <w:right w:w="0" w:type="dxa"/>
            </w:tcMar>
            <w:vAlign w:val="center"/>
          </w:tcPr>
          <w:p w14:paraId="69F76E0B" w14:textId="77777777" w:rsidR="00F66695" w:rsidRPr="00692861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own&lt;/Author&gt;&lt;Year&gt;2014&lt;/Year&gt;&lt;RecNum&gt;68&lt;/RecNum&gt;&lt;DisplayText&gt;(Brown&lt;style face="italic"&gt; et al.&lt;/style&gt;, 2014)&lt;/DisplayText&gt;&lt;record&gt;&lt;rec-number&gt;68&lt;/rec-number&gt;&lt;foreign-keys&gt;&lt;key app="EN" db-id="zdrdazxpsxw95verrsp5xwrbf0dzrt9ddtf0" timestamp="1433294656"&gt;68&lt;/key&gt;&lt;/foreign-keys&gt;&lt;ref-type name="Journal Article"&gt;17&lt;/ref-type&gt;&lt;contributors&gt;&lt;authors&gt;&lt;author&gt;Brown, N. C.&lt;/author&gt;&lt;author&gt;Andreazza, A. C.&lt;/author&gt;&lt;author&gt;Young, L. T.&lt;/author&gt;&lt;/authors&gt;&lt;/contributors&gt;&lt;auth-address&gt;Department of Pharmacology and Toxicology, University of Toronto, Toronto, ON, Canada.;Department of Pharmacology and Toxicology, University of Toronto, Toronto, ON, Canada; Department of Psychiatry, University of Toronto, Toronto, ON, Canada.;Department of Pharmacology and Toxicology, University of Toronto, Toronto, ON, Canada; Department of Psychiatry, University of Toronto, Toronto, ON, Canada. Electronic address: ltrevor.young@utoronto.ca.&lt;/auth-address&gt;&lt;titles&gt;&lt;title&gt;An updated meta-analysis of oxidative stress markers in bipolar disorder&lt;/title&gt;&lt;secondary-title&gt;Psychiatry Res&lt;/secondary-title&gt;&lt;alt-title&gt;Psychiatry research&lt;/alt-title&gt;&lt;/titles&gt;&lt;periodical&gt;&lt;full-title&gt;Psychiatry Res&lt;/full-title&gt;&lt;/periodical&gt;&lt;pages&gt;61-8&lt;/pages&gt;&lt;volume&gt;218&lt;/volume&gt;&lt;number&gt;1-2&lt;/number&gt;&lt;edition&gt;2014/05/06&lt;/edition&gt;&lt;dates&gt;&lt;year&gt;2014&lt;/year&gt;&lt;pub-dates&gt;&lt;date&gt;Aug 15&lt;/date&gt;&lt;/pub-dates&gt;&lt;/dates&gt;&lt;isbn&gt;0165-1781&lt;/isbn&gt;&lt;accession-num&gt;24794031&lt;/accession-num&gt;&lt;urls&gt;&lt;/urls&gt;&lt;electronic-resource-num&gt;10.1016/j.psychres.2014.04.005&lt;/electronic-resource-num&gt;&lt;remote-database-provider&gt;Nlm&lt;/remote-database-provider&gt;&lt;language&gt;eng&lt;/language&gt;&lt;/record&gt;&lt;/Cite&gt;&lt;/EndNote&gt;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" w:tooltip="Brown, 2014 #68" w:history="1"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rown</w:t>
              </w:r>
              <w:r w:rsidRPr="00692861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, 2014</w:t>
              </w:r>
            </w:hyperlink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hyperlink w:anchor="_ENREF_1" w:tooltip="Brown, 2014 #6" w:history="1"/>
            <w:hyperlink w:anchor="_ENREF_1" w:tooltip="Brown, 2014 #6" w:history="1"/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458CEA" w14:textId="77777777" w:rsidR="00F66695" w:rsidRPr="00692861" w:rsidRDefault="00F66695" w:rsidP="00C6577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Catalas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3BBC96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BE763A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200 / 154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CA373B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36"/>
                <w:tab w:val="decimal" w:pos="1302"/>
              </w:tabs>
              <w:ind w:right="-879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-1.5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-3.4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32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B5BA10" w14:textId="77777777" w:rsidR="00F66695" w:rsidRPr="00692861" w:rsidRDefault="00F66695" w:rsidP="00C65778">
            <w:pPr>
              <w:tabs>
                <w:tab w:val="decimal" w:pos="406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7.06  ̶  3.92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AFB34E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104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7E99B8" w14:textId="77777777" w:rsidR="00F66695" w:rsidRPr="00692861" w:rsidRDefault="00F66695" w:rsidP="00C65778">
            <w:pPr>
              <w:tabs>
                <w:tab w:val="decimal" w:pos="293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0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-2.5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52)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DBEE5A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53C99D" w14:textId="77777777" w:rsidR="00F66695" w:rsidRPr="00692861" w:rsidRDefault="00F66695" w:rsidP="00C65778">
            <w:pPr>
              <w:ind w:right="34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9</w:t>
            </w:r>
          </w:p>
        </w:tc>
      </w:tr>
      <w:tr w:rsidR="00F66695" w:rsidRPr="00474A4C" w14:paraId="2AAB774C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7A1E27B3" w14:textId="77777777" w:rsidR="00F66695" w:rsidRPr="00692861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own&lt;/Author&gt;&lt;Year&gt;2014&lt;/Year&gt;&lt;RecNum&gt;68&lt;/RecNum&gt;&lt;DisplayText&gt;(Brown&lt;style face="italic"&gt; et al.&lt;/style&gt;, 2014)&lt;/DisplayText&gt;&lt;record&gt;&lt;rec-number&gt;68&lt;/rec-number&gt;&lt;foreign-keys&gt;&lt;key app="EN" db-id="zdrdazxpsxw95verrsp5xwrbf0dzrt9ddtf0" timestamp="1433294656"&gt;68&lt;/key&gt;&lt;/foreign-keys&gt;&lt;ref-type name="Journal Article"&gt;17&lt;/ref-type&gt;&lt;contributors&gt;&lt;authors&gt;&lt;author&gt;Brown, N. C.&lt;/author&gt;&lt;author&gt;Andreazza, A. C.&lt;/author&gt;&lt;author&gt;Young, L. T.&lt;/author&gt;&lt;/authors&gt;&lt;/contributors&gt;&lt;auth-address&gt;Department of Pharmacology and Toxicology, University of Toronto, Toronto, ON, Canada.;Department of Pharmacology and Toxicology, University of Toronto, Toronto, ON, Canada; Department of Psychiatry, University of Toronto, Toronto, ON, Canada.;Department of Pharmacology and Toxicology, University of Toronto, Toronto, ON, Canada; Department of Psychiatry, University of Toronto, Toronto, ON, Canada. Electronic address: ltrevor.young@utoronto.ca.&lt;/auth-address&gt;&lt;titles&gt;&lt;title&gt;An updated meta-analysis of oxidative stress markers in bipolar disorder&lt;/title&gt;&lt;secondary-title&gt;Psychiatry Res&lt;/secondary-title&gt;&lt;alt-title&gt;Psychiatry research&lt;/alt-title&gt;&lt;/titles&gt;&lt;periodical&gt;&lt;full-title&gt;Psychiatry Res&lt;/full-title&gt;&lt;/periodical&gt;&lt;pages&gt;61-8&lt;/pages&gt;&lt;volume&gt;218&lt;/volume&gt;&lt;number&gt;1-2&lt;/number&gt;&lt;edition&gt;2014/05/06&lt;/edition&gt;&lt;dates&gt;&lt;year&gt;2014&lt;/year&gt;&lt;pub-dates&gt;&lt;date&gt;Aug 15&lt;/date&gt;&lt;/pub-dates&gt;&lt;/dates&gt;&lt;isbn&gt;0165-1781&lt;/isbn&gt;&lt;accession-num&gt;24794031&lt;/accession-num&gt;&lt;urls&gt;&lt;/urls&gt;&lt;electronic-resource-num&gt;10.1016/j.psychres.2014.04.005&lt;/electronic-resource-num&gt;&lt;remote-database-provider&gt;Nlm&lt;/remote-database-provider&gt;&lt;language&gt;eng&lt;/language&gt;&lt;/record&gt;&lt;/Cite&gt;&lt;/EndNote&gt;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" w:tooltip="Brown, 2014 #68" w:history="1"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rown</w:t>
              </w:r>
              <w:r w:rsidRPr="00692861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, 2014</w:t>
              </w:r>
            </w:hyperlink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1E60A5E" w14:textId="77777777" w:rsidR="00F66695" w:rsidRPr="00692861" w:rsidRDefault="00F66695" w:rsidP="00C6577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Gluthatione peroxidas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1289A3B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DB19A6F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258 / 262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17E555D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36"/>
                <w:tab w:val="decimal" w:pos="1302"/>
              </w:tabs>
              <w:ind w:right="-879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-0.3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47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369D9DBD" w14:textId="77777777" w:rsidR="00F66695" w:rsidRPr="00692861" w:rsidRDefault="00F66695" w:rsidP="00C65778">
            <w:pPr>
              <w:tabs>
                <w:tab w:val="decimal" w:pos="406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06  ̶  1.1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57B9240A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837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4A87F4D" w14:textId="77777777" w:rsidR="00F66695" w:rsidRPr="00692861" w:rsidRDefault="00F66695" w:rsidP="00C65778">
            <w:pPr>
              <w:tabs>
                <w:tab w:val="decimal" w:pos="293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-0.8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7)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F28ADD9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</w:tcPr>
          <w:p w14:paraId="56A247DB" w14:textId="77777777" w:rsidR="00F66695" w:rsidRPr="00692861" w:rsidRDefault="00F66695" w:rsidP="00C65778">
            <w:pPr>
              <w:ind w:right="34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99</w:t>
            </w:r>
          </w:p>
        </w:tc>
      </w:tr>
      <w:tr w:rsidR="00F66695" w:rsidRPr="00474A4C" w14:paraId="7DF4F1E6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0" w:type="dxa"/>
              <w:right w:w="0" w:type="dxa"/>
            </w:tcMar>
            <w:vAlign w:val="center"/>
          </w:tcPr>
          <w:p w14:paraId="0F0C772E" w14:textId="77777777" w:rsidR="00F66695" w:rsidRPr="00692861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own&lt;/Author&gt;&lt;Year&gt;2014&lt;/Year&gt;&lt;RecNum&gt;68&lt;/RecNum&gt;&lt;DisplayText&gt;(Brown&lt;style face="italic"&gt; et al.&lt;/style&gt;, 2014)&lt;/DisplayText&gt;&lt;record&gt;&lt;rec-number&gt;68&lt;/rec-number&gt;&lt;foreign-keys&gt;&lt;key app="EN" db-id="zdrdazxpsxw95verrsp5xwrbf0dzrt9ddtf0" timestamp="1433294656"&gt;68&lt;/key&gt;&lt;/foreign-keys&gt;&lt;ref-type name="Journal Article"&gt;17&lt;/ref-type&gt;&lt;contributors&gt;&lt;authors&gt;&lt;author&gt;Brown, N. C.&lt;/author&gt;&lt;author&gt;Andreazza, A. C.&lt;/author&gt;&lt;author&gt;Young, L. T.&lt;/author&gt;&lt;/authors&gt;&lt;/contributors&gt;&lt;auth-address&gt;Department of Pharmacology and Toxicology, University of Toronto, Toronto, ON, Canada.;Department of Pharmacology and Toxicology, University of Toronto, Toronto, ON, Canada; Department of Psychiatry, University of Toronto, Toronto, ON, Canada.;Department of Pharmacology and Toxicology, University of Toronto, Toronto, ON, Canada; Department of Psychiatry, University of Toronto, Toronto, ON, Canada. Electronic address: ltrevor.young@utoronto.ca.&lt;/auth-address&gt;&lt;titles&gt;&lt;title&gt;An updated meta-analysis of oxidative stress markers in bipolar disorder&lt;/title&gt;&lt;secondary-title&gt;Psychiatry Res&lt;/secondary-title&gt;&lt;alt-title&gt;Psychiatry research&lt;/alt-title&gt;&lt;/titles&gt;&lt;periodical&gt;&lt;full-title&gt;Psychiatry Res&lt;/full-title&gt;&lt;/periodical&gt;&lt;pages&gt;61-8&lt;/pages&gt;&lt;volume&gt;218&lt;/volume&gt;&lt;number&gt;1-2&lt;/number&gt;&lt;edition&gt;2014/05/06&lt;/edition&gt;&lt;dates&gt;&lt;year&gt;2014&lt;/year&gt;&lt;pub-dates&gt;&lt;date&gt;Aug 15&lt;/date&gt;&lt;/pub-dates&gt;&lt;/dates&gt;&lt;isbn&gt;0165-1781&lt;/isbn&gt;&lt;accession-num&gt;24794031&lt;/accession-num&gt;&lt;urls&gt;&lt;/urls&gt;&lt;electronic-resource-num&gt;10.1016/j.psychres.2014.04.005&lt;/electronic-resource-num&gt;&lt;remote-database-provider&gt;Nlm&lt;/remote-database-provider&gt;&lt;language&gt;eng&lt;/language&gt;&lt;/record&gt;&lt;/Cite&gt;&lt;/EndNote&gt;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" w:tooltip="Brown, 2014 #68" w:history="1"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rown</w:t>
              </w:r>
              <w:r w:rsidRPr="00692861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, 2014</w:t>
              </w:r>
            </w:hyperlink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44C7A5" w14:textId="77777777" w:rsidR="00F66695" w:rsidRPr="00692861" w:rsidRDefault="00F66695" w:rsidP="00C6577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Lipid peroxidatio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ABFE07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3D1A66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486 / 388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2A9C51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36"/>
                <w:tab w:val="decimal" w:pos="1302"/>
              </w:tabs>
              <w:ind w:right="-879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.9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1.2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2.62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BB7A10" w14:textId="77777777" w:rsidR="00F66695" w:rsidRPr="00692861" w:rsidRDefault="00F66695" w:rsidP="00C65778">
            <w:pPr>
              <w:tabs>
                <w:tab w:val="decimal" w:pos="406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7  ̶  4.0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4678D9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&lt; 0.001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971026" w14:textId="77777777" w:rsidR="00F66695" w:rsidRPr="00692861" w:rsidRDefault="00F66695" w:rsidP="00C65778">
            <w:pPr>
              <w:tabs>
                <w:tab w:val="decimal" w:pos="293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-0.1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5)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534A30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51D8BF" w14:textId="77777777" w:rsidR="00F66695" w:rsidRPr="00692861" w:rsidRDefault="00F66695" w:rsidP="00C65778">
            <w:pPr>
              <w:ind w:right="34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0.058</w:t>
            </w:r>
          </w:p>
        </w:tc>
      </w:tr>
      <w:tr w:rsidR="00F66695" w:rsidRPr="00474A4C" w14:paraId="50AF4710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38F0EE94" w14:textId="77777777" w:rsidR="00F66695" w:rsidRPr="00692861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own&lt;/Author&gt;&lt;Year&gt;2014&lt;/Year&gt;&lt;RecNum&gt;68&lt;/RecNum&gt;&lt;DisplayText&gt;(Brown&lt;style face="italic"&gt; et al.&lt;/style&gt;, 2014)&lt;/DisplayText&gt;&lt;record&gt;&lt;rec-number&gt;68&lt;/rec-number&gt;&lt;foreign-keys&gt;&lt;key app="EN" db-id="zdrdazxpsxw95verrsp5xwrbf0dzrt9ddtf0" timestamp="1433294656"&gt;68&lt;/key&gt;&lt;/foreign-keys&gt;&lt;ref-type name="Journal Article"&gt;17&lt;/ref-type&gt;&lt;contributors&gt;&lt;authors&gt;&lt;author&gt;Brown, N. C.&lt;/author&gt;&lt;author&gt;Andreazza, A. C.&lt;/author&gt;&lt;author&gt;Young, L. T.&lt;/author&gt;&lt;/authors&gt;&lt;/contributors&gt;&lt;auth-address&gt;Department of Pharmacology and Toxicology, University of Toronto, Toronto, ON, Canada.;Department of Pharmacology and Toxicology, University of Toronto, Toronto, ON, Canada; Department of Psychiatry, University of Toronto, Toronto, ON, Canada.;Department of Pharmacology and Toxicology, University of Toronto, Toronto, ON, Canada; Department of Psychiatry, University of Toronto, Toronto, ON, Canada. Electronic address: ltrevor.young@utoronto.ca.&lt;/auth-address&gt;&lt;titles&gt;&lt;title&gt;An updated meta-analysis of oxidative stress markers in bipolar disorder&lt;/title&gt;&lt;secondary-title&gt;Psychiatry Res&lt;/secondary-title&gt;&lt;alt-title&gt;Psychiatry research&lt;/alt-title&gt;&lt;/titles&gt;&lt;periodical&gt;&lt;full-title&gt;Psychiatry Res&lt;/full-title&gt;&lt;/periodical&gt;&lt;pages&gt;61-8&lt;/pages&gt;&lt;volume&gt;218&lt;/volume&gt;&lt;number&gt;1-2&lt;/number&gt;&lt;edition&gt;2014/05/06&lt;/edition&gt;&lt;dates&gt;&lt;year&gt;2014&lt;/year&gt;&lt;pub-dates&gt;&lt;date&gt;Aug 15&lt;/date&gt;&lt;/pub-dates&gt;&lt;/dates&gt;&lt;isbn&gt;0165-1781&lt;/isbn&gt;&lt;accession-num&gt;24794031&lt;/accession-num&gt;&lt;urls&gt;&lt;/urls&gt;&lt;electronic-resource-num&gt;10.1016/j.psychres.2014.04.005&lt;/electronic-resource-num&gt;&lt;remote-database-provider&gt;Nlm&lt;/remote-database-provider&gt;&lt;language&gt;eng&lt;/language&gt;&lt;/record&gt;&lt;/Cite&gt;&lt;/EndNote&gt;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" w:tooltip="Brown, 2014 #68" w:history="1"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rown</w:t>
              </w:r>
              <w:r w:rsidRPr="00692861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, 2014</w:t>
              </w:r>
            </w:hyperlink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0DFD7E82" w14:textId="77777777" w:rsidR="00F66695" w:rsidRPr="00692861" w:rsidRDefault="00F66695" w:rsidP="00C6577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Nitric oxid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50EAF36E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0899142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203 / 153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8968A10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36"/>
                <w:tab w:val="decimal" w:pos="1302"/>
              </w:tabs>
              <w:ind w:right="-879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9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0.0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.83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23B4FAB" w14:textId="77777777" w:rsidR="00F66695" w:rsidRPr="00692861" w:rsidRDefault="00F66695" w:rsidP="00C65778">
            <w:pPr>
              <w:tabs>
                <w:tab w:val="decimal" w:pos="406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52  ̶  3.4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86C3461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0.037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0A223E3D" w14:textId="77777777" w:rsidR="00F66695" w:rsidRPr="00692861" w:rsidRDefault="00F66695" w:rsidP="00C65778">
            <w:pPr>
              <w:tabs>
                <w:tab w:val="decimal" w:pos="293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6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6)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5EBA6B32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</w:tcPr>
          <w:p w14:paraId="30AF507B" w14:textId="77777777" w:rsidR="00F66695" w:rsidRPr="00692861" w:rsidRDefault="00F66695" w:rsidP="00C65778">
            <w:pPr>
              <w:ind w:right="34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87</w:t>
            </w:r>
          </w:p>
        </w:tc>
      </w:tr>
      <w:tr w:rsidR="00F66695" w:rsidRPr="00474A4C" w14:paraId="5BB7E47A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0" w:type="dxa"/>
              <w:right w:w="0" w:type="dxa"/>
            </w:tcMar>
            <w:vAlign w:val="center"/>
          </w:tcPr>
          <w:p w14:paraId="6F461C7B" w14:textId="77777777" w:rsidR="00F66695" w:rsidRPr="00692861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own&lt;/Author&gt;&lt;Year&gt;2014&lt;/Year&gt;&lt;RecNum&gt;68&lt;/RecNum&gt;&lt;DisplayText&gt;(Brown&lt;style face="italic"&gt; et al.&lt;/style&gt;, 2014)&lt;/DisplayText&gt;&lt;record&gt;&lt;rec-number&gt;68&lt;/rec-number&gt;&lt;foreign-keys&gt;&lt;key app="EN" db-id="zdrdazxpsxw95verrsp5xwrbf0dzrt9ddtf0" timestamp="1433294656"&gt;68&lt;/key&gt;&lt;/foreign-keys&gt;&lt;ref-type name="Journal Article"&gt;17&lt;/ref-type&gt;&lt;contributors&gt;&lt;authors&gt;&lt;author&gt;Brown, N. C.&lt;/author&gt;&lt;author&gt;Andreazza, A. C.&lt;/author&gt;&lt;author&gt;Young, L. T.&lt;/author&gt;&lt;/authors&gt;&lt;/contributors&gt;&lt;auth-address&gt;Department of Pharmacology and Toxicology, University of Toronto, Toronto, ON, Canada.;Department of Pharmacology and Toxicology, University of Toronto, Toronto, ON, Canada; Department of Psychiatry, University of Toronto, Toronto, ON, Canada.;Department of Pharmacology and Toxicology, University of Toronto, Toronto, ON, Canada; Department of Psychiatry, University of Toronto, Toronto, ON, Canada. Electronic address: ltrevor.young@utoronto.ca.&lt;/auth-address&gt;&lt;titles&gt;&lt;title&gt;An updated meta-analysis of oxidative stress markers in bipolar disorder&lt;/title&gt;&lt;secondary-title&gt;Psychiatry Res&lt;/secondary-title&gt;&lt;alt-title&gt;Psychiatry research&lt;/alt-title&gt;&lt;/titles&gt;&lt;periodical&gt;&lt;full-title&gt;Psychiatry Res&lt;/full-title&gt;&lt;/periodical&gt;&lt;pages&gt;61-8&lt;/pages&gt;&lt;volume&gt;218&lt;/volume&gt;&lt;number&gt;1-2&lt;/number&gt;&lt;edition&gt;2014/05/06&lt;/edition&gt;&lt;dates&gt;&lt;year&gt;2014&lt;/year&gt;&lt;pub-dates&gt;&lt;date&gt;Aug 15&lt;/date&gt;&lt;/pub-dates&gt;&lt;/dates&gt;&lt;isbn&gt;0165-1781&lt;/isbn&gt;&lt;accession-num&gt;24794031&lt;/accession-num&gt;&lt;urls&gt;&lt;/urls&gt;&lt;electronic-resource-num&gt;10.1016/j.psychres.2014.04.005&lt;/electronic-resource-num&gt;&lt;remote-database-provider&gt;Nlm&lt;/remote-database-provider&gt;&lt;language&gt;eng&lt;/language&gt;&lt;/record&gt;&lt;/Cite&gt;&lt;/EndNote&gt;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" w:tooltip="Brown, 2014 #68" w:history="1"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rown</w:t>
              </w:r>
              <w:r w:rsidRPr="00692861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, 2014</w:t>
              </w:r>
            </w:hyperlink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BF9B8F" w14:textId="77777777" w:rsidR="00F66695" w:rsidRPr="00692861" w:rsidRDefault="00F66695" w:rsidP="00C6577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Superoxide dismutas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BFA6FA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757931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412 / 344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B74BBB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36"/>
                <w:tab w:val="decimal" w:pos="1302"/>
              </w:tabs>
              <w:ind w:right="-879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1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-0.9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.16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E1133C" w14:textId="77777777" w:rsidR="00F66695" w:rsidRPr="00692861" w:rsidRDefault="00F66695" w:rsidP="00C65778">
            <w:pPr>
              <w:tabs>
                <w:tab w:val="decimal" w:pos="406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3.25  ̶  3.47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ABB784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838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AC312B" w14:textId="77777777" w:rsidR="00F66695" w:rsidRPr="00692861" w:rsidRDefault="00F66695" w:rsidP="00C65778">
            <w:pPr>
              <w:tabs>
                <w:tab w:val="decimal" w:pos="293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2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6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83)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E74651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816978" w14:textId="77777777" w:rsidR="00F66695" w:rsidRPr="00692861" w:rsidRDefault="00F66695" w:rsidP="00C65778">
            <w:pPr>
              <w:ind w:right="34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0.088</w:t>
            </w:r>
          </w:p>
        </w:tc>
      </w:tr>
      <w:tr w:rsidR="00F66695" w:rsidRPr="00474A4C" w14:paraId="4C4B6499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38C50BE4" w14:textId="77777777" w:rsidR="00F66695" w:rsidRPr="00692861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aXJzaGtpbjwvQXV0aG9yPjxZZWFyPjIwMTQ8L1llYXI+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</w:fldData>
              </w:fldCha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aXJzaGtpbjwvQXV0aG9yPjxZZWFyPjIwMTQ8L1llYXI+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</w:fldData>
              </w:fldCha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Girshkin, 2014 #70" w:history="1"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irshkin</w:t>
              </w:r>
              <w:r w:rsidRPr="00692861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, 2014</w:t>
              </w:r>
            </w:hyperlink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A65EF0F" w14:textId="77777777" w:rsidR="00F66695" w:rsidRPr="00692861" w:rsidRDefault="00F66695" w:rsidP="00C6577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Cortisol (morning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33910C5C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5E93ED47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358 / 300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C029E0C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36"/>
                <w:tab w:val="decimal" w:pos="1302"/>
              </w:tabs>
              <w:ind w:right="-879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2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0.0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36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3B7629B9" w14:textId="77777777" w:rsidR="00F66695" w:rsidRPr="00692861" w:rsidRDefault="00F66695" w:rsidP="00C65778">
            <w:pPr>
              <w:tabs>
                <w:tab w:val="decimal" w:pos="406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7  ̶  0.3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3F2B5F52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0.008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DF4A0B5" w14:textId="77777777" w:rsidR="00F66695" w:rsidRPr="00692861" w:rsidRDefault="00F66695" w:rsidP="00C65778">
            <w:pPr>
              <w:tabs>
                <w:tab w:val="decimal" w:pos="293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-0.4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)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CC62A61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</w:tcPr>
          <w:p w14:paraId="495490FF" w14:textId="77777777" w:rsidR="00F66695" w:rsidRPr="00692861" w:rsidRDefault="00F66695" w:rsidP="00C65778">
            <w:pPr>
              <w:ind w:right="34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0</w:t>
            </w:r>
          </w:p>
        </w:tc>
      </w:tr>
      <w:tr w:rsidR="00F66695" w:rsidRPr="00474A4C" w14:paraId="5E9FEFB9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035F12E2" w14:textId="77777777" w:rsidR="00F66695" w:rsidRPr="00692861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2RhYmJlcm5pYTwvQXV0aG9yPjxZZWFyPjIwMTM8L1ll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</w:fldData>
              </w:fldCha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2RhYmJlcm5pYTwvQXV0aG9yPjxZZWFyPjIwMTM8L1ll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</w:fldData>
              </w:fldCha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5" w:tooltip="Modabbernia, 2013 #69" w:history="1"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odabbernia</w:t>
              </w:r>
              <w:r w:rsidRPr="00692861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, 2013</w:t>
              </w:r>
            </w:hyperlink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1641EA6" w14:textId="77777777" w:rsidR="00F66695" w:rsidRPr="00692861" w:rsidRDefault="00F66695" w:rsidP="00C6577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IL-1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8F8A923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67D6DAB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399 / 311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4E51DAC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36"/>
                <w:tab w:val="decimal" w:pos="1302"/>
              </w:tabs>
              <w:ind w:right="-879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2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0.0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50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4B0468C" w14:textId="77777777" w:rsidR="00F66695" w:rsidRPr="00692861" w:rsidRDefault="00F66695" w:rsidP="00C65778">
            <w:pPr>
              <w:tabs>
                <w:tab w:val="decimal" w:pos="406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8  ̶  0.74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498F3476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0.013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5DC7746" w14:textId="77777777" w:rsidR="00F66695" w:rsidRPr="00692861" w:rsidRDefault="00F66695" w:rsidP="00C65778">
            <w:pPr>
              <w:tabs>
                <w:tab w:val="decimal" w:pos="293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-0.0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)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45D87B31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</w:tcPr>
          <w:p w14:paraId="1CFADA93" w14:textId="77777777" w:rsidR="00F66695" w:rsidRPr="00692861" w:rsidRDefault="00F66695" w:rsidP="00C65778">
            <w:pPr>
              <w:ind w:right="34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8</w:t>
            </w:r>
          </w:p>
        </w:tc>
      </w:tr>
      <w:tr w:rsidR="00F66695" w:rsidRPr="00474A4C" w14:paraId="364CE555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38BC807F" w14:textId="77777777" w:rsidR="00F66695" w:rsidRPr="00692861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2RhYmJlcm5pYTwvQXV0aG9yPjxZZWFyPjIwMTM8L1ll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</w:fldData>
              </w:fldCha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2RhYmJlcm5pYTwvQXV0aG9yPjxZZWFyPjIwMTM8L1ll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</w:fldData>
              </w:fldCha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5" w:tooltip="Modabbernia, 2013 #69" w:history="1"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odabbernia</w:t>
              </w:r>
              <w:r w:rsidRPr="00692861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, 2013</w:t>
              </w:r>
            </w:hyperlink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329A5E61" w14:textId="77777777" w:rsidR="00F66695" w:rsidRPr="00692861" w:rsidRDefault="00F66695" w:rsidP="00C6577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IL-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7238BB3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59B33169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482 / 376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4A7B6BC0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36"/>
                <w:tab w:val="decimal" w:pos="1302"/>
              </w:tabs>
              <w:ind w:right="-879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2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-0.2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77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BE18016" w14:textId="77777777" w:rsidR="00F66695" w:rsidRPr="00692861" w:rsidRDefault="00F66695" w:rsidP="00C65778">
            <w:pPr>
              <w:tabs>
                <w:tab w:val="decimal" w:pos="406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29  ̶  1.7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4FBB5F2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363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77FB266" w14:textId="77777777" w:rsidR="00F66695" w:rsidRPr="00692861" w:rsidRDefault="00F66695" w:rsidP="00C65778">
            <w:pPr>
              <w:tabs>
                <w:tab w:val="decimal" w:pos="293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-0.3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7)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8EBB059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</w:tcPr>
          <w:p w14:paraId="24D91023" w14:textId="77777777" w:rsidR="00F66695" w:rsidRPr="00692861" w:rsidRDefault="00F66695" w:rsidP="00C65778">
            <w:pPr>
              <w:ind w:right="34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71</w:t>
            </w:r>
          </w:p>
        </w:tc>
      </w:tr>
      <w:tr w:rsidR="00F66695" w:rsidRPr="00474A4C" w14:paraId="1785A677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0" w:type="dxa"/>
              <w:right w:w="0" w:type="dxa"/>
            </w:tcMar>
            <w:vAlign w:val="center"/>
          </w:tcPr>
          <w:p w14:paraId="3F06C6D2" w14:textId="77777777" w:rsidR="00F66695" w:rsidRPr="00692861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2RhYmJlcm5pYTwvQXV0aG9yPjxZZWFyPjIwMTM8L1ll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</w:fldData>
              </w:fldCha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2RhYmJlcm5pYTwvQXV0aG9yPjxZZWFyPjIwMTM8L1ll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</w:fldData>
              </w:fldCha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5" w:tooltip="Modabbernia, 2013 #69" w:history="1"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odabbernia</w:t>
              </w:r>
              <w:r w:rsidRPr="00692861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, 2013</w:t>
              </w:r>
            </w:hyperlink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2063112" w14:textId="77777777" w:rsidR="00F66695" w:rsidRPr="00692861" w:rsidRDefault="00F66695" w:rsidP="00C6577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TNF-α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2953DA8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35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26B1FC3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561 / 439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2AE627F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36"/>
                <w:tab w:val="decimal" w:pos="1302"/>
              </w:tabs>
              <w:ind w:right="-879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9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0.4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.40)</w:t>
            </w:r>
          </w:p>
        </w:tc>
        <w:tc>
          <w:tcPr>
            <w:tcW w:w="161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7054FEB" w14:textId="77777777" w:rsidR="00F66695" w:rsidRPr="00692861" w:rsidRDefault="00F66695" w:rsidP="00C65778">
            <w:pPr>
              <w:tabs>
                <w:tab w:val="decimal" w:pos="406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6  ̶  2.48</w:t>
            </w:r>
          </w:p>
        </w:tc>
        <w:tc>
          <w:tcPr>
            <w:tcW w:w="95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1D7C389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&lt; 0.001</w:t>
            </w:r>
          </w:p>
        </w:tc>
        <w:tc>
          <w:tcPr>
            <w:tcW w:w="192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D753E74" w14:textId="77777777" w:rsidR="00F66695" w:rsidRPr="00692861" w:rsidRDefault="00F66695" w:rsidP="00C65778">
            <w:pPr>
              <w:tabs>
                <w:tab w:val="decimal" w:pos="293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-0.3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)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5E9C041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9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3816ED5" w14:textId="77777777" w:rsidR="00F66695" w:rsidRPr="00692861" w:rsidRDefault="00F66695" w:rsidP="00C65778">
            <w:pPr>
              <w:ind w:right="34"/>
              <w:jc w:val="center"/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0.001</w:t>
            </w:r>
          </w:p>
        </w:tc>
      </w:tr>
      <w:tr w:rsidR="00F66695" w:rsidRPr="00474A4C" w14:paraId="49E2D1DA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7D4FE8D6" w14:textId="77777777" w:rsidR="00F66695" w:rsidRPr="00692861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2RhYmJlcm5pYTwvQXV0aG9yPjxZZWFyPjIwMTM8L1ll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</w:fldData>
              </w:fldCha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2RhYmJlcm5pYTwvQXV0aG9yPjxZZWFyPjIwMTM8L1ll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</w:fldData>
              </w:fldCha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5" w:tooltip="Modabbernia, 2013 #69" w:history="1"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odabbernia</w:t>
              </w:r>
              <w:r w:rsidRPr="00692861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692861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, 2013</w:t>
              </w:r>
            </w:hyperlink>
            <w:r w:rsidRPr="0069286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DA45020" w14:textId="77777777" w:rsidR="00F66695" w:rsidRPr="00692861" w:rsidRDefault="00F66695" w:rsidP="00C6577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sIL-2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3A2DB88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39CCA648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359 / 257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B13E2A2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36"/>
                <w:tab w:val="decimal" w:pos="1302"/>
              </w:tabs>
              <w:ind w:right="-879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4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0.1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60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44EA4FD2" w14:textId="77777777" w:rsidR="00F66695" w:rsidRPr="00692861" w:rsidRDefault="00F66695" w:rsidP="00C65778">
            <w:pPr>
              <w:tabs>
                <w:tab w:val="decimal" w:pos="406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  ̶  0.7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C050593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&lt; 0.001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7B3D3E3" w14:textId="77777777" w:rsidR="00F66695" w:rsidRPr="00692861" w:rsidRDefault="00F66695" w:rsidP="00C65778">
            <w:pPr>
              <w:tabs>
                <w:tab w:val="decimal" w:pos="293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2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2)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8D46C20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</w:tcPr>
          <w:p w14:paraId="3844FE76" w14:textId="77777777" w:rsidR="00F66695" w:rsidRPr="00692861" w:rsidRDefault="00F66695" w:rsidP="00C65778">
            <w:pPr>
              <w:ind w:right="34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18</w:t>
            </w:r>
          </w:p>
        </w:tc>
      </w:tr>
      <w:tr w:rsidR="00F66695" w:rsidRPr="00474A4C" w14:paraId="5E51501D" w14:textId="77777777" w:rsidTr="00C65778">
        <w:trPr>
          <w:trHeight w:hRule="exact" w:val="83"/>
          <w:jc w:val="center"/>
        </w:trPr>
        <w:tc>
          <w:tcPr>
            <w:tcW w:w="480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0" w:type="dxa"/>
              <w:right w:w="0" w:type="dxa"/>
            </w:tcMar>
            <w:vAlign w:val="center"/>
          </w:tcPr>
          <w:p w14:paraId="1D9981FF" w14:textId="77777777" w:rsidR="00F66695" w:rsidRPr="00692861" w:rsidRDefault="00F66695" w:rsidP="00C65778">
            <w:pPr>
              <w:ind w:left="142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15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51CD966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ECCD5A6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32D38F6" w14:textId="77777777" w:rsidR="00F66695" w:rsidRPr="00692861" w:rsidRDefault="00F66695" w:rsidP="00C65778">
            <w:pPr>
              <w:tabs>
                <w:tab w:val="left" w:pos="218"/>
                <w:tab w:val="left" w:pos="502"/>
                <w:tab w:val="left" w:pos="902"/>
                <w:tab w:val="left" w:pos="1211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8EF38A5" w14:textId="77777777" w:rsidR="00F66695" w:rsidRPr="00692861" w:rsidRDefault="00F66695" w:rsidP="00C65778">
            <w:pPr>
              <w:tabs>
                <w:tab w:val="left" w:pos="444"/>
                <w:tab w:val="left" w:pos="728"/>
                <w:tab w:val="left" w:pos="1011"/>
              </w:tabs>
              <w:ind w:right="72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C5CCE68" w14:textId="77777777" w:rsidR="00F66695" w:rsidRPr="00692861" w:rsidRDefault="00F66695" w:rsidP="00C65778">
            <w:pPr>
              <w:ind w:right="3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F675C07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B422FEB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53506C4" w14:textId="77777777" w:rsidR="00F66695" w:rsidRPr="00692861" w:rsidRDefault="00F66695" w:rsidP="00C65778">
            <w:pPr>
              <w:ind w:right="34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66695" w:rsidRPr="003615DC" w14:paraId="44DC00F8" w14:textId="77777777" w:rsidTr="00C65778">
        <w:trPr>
          <w:trHeight w:hRule="exact" w:val="340"/>
          <w:jc w:val="center"/>
        </w:trPr>
        <w:tc>
          <w:tcPr>
            <w:tcW w:w="15593" w:type="dxa"/>
            <w:gridSpan w:val="1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0" w:type="dxa"/>
              <w:right w:w="0" w:type="dxa"/>
            </w:tcMar>
            <w:vAlign w:val="center"/>
          </w:tcPr>
          <w:p w14:paraId="707B4A3D" w14:textId="77777777" w:rsidR="00F66695" w:rsidRPr="00692861" w:rsidRDefault="00F66695" w:rsidP="00C65778">
            <w:pPr>
              <w:tabs>
                <w:tab w:val="left" w:pos="218"/>
                <w:tab w:val="left" w:pos="444"/>
                <w:tab w:val="left" w:pos="502"/>
                <w:tab w:val="left" w:pos="728"/>
                <w:tab w:val="left" w:pos="1011"/>
                <w:tab w:val="left" w:pos="1211"/>
              </w:tabs>
              <w:ind w:left="142" w:right="34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692861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  <w:t>B.</w:t>
            </w:r>
            <w:r w:rsidRPr="00692861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pt-BR"/>
              </w:rPr>
              <w:tab/>
              <w:t>STUDIES THAT SEPARATED MOOD STATES</w:t>
            </w:r>
          </w:p>
        </w:tc>
      </w:tr>
      <w:tr w:rsidR="00F66695" w:rsidRPr="00474A4C" w14:paraId="0AE74FF5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471DF8D8" w14:textId="77777777" w:rsidR="00F66695" w:rsidRPr="008644CE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8644C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b2x5YWtvdmE8L0F1dGhvcj48WWVhcj4yMDE1PC9ZZWFy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</w:fldData>
              </w:fldChar>
            </w:r>
            <w:r w:rsidRPr="008644C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8644C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b2x5YWtvdmE8L0F1dGhvcj48WWVhcj4yMDE1PC9ZZWFy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</w:fldData>
              </w:fldChar>
            </w:r>
            <w:r w:rsidRPr="008644C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8644CE">
              <w:rPr>
                <w:rFonts w:ascii="Times New Roman" w:hAnsi="Times New Roman" w:cs="Times New Roman"/>
                <w:sz w:val="20"/>
                <w:szCs w:val="20"/>
              </w:rPr>
            </w:r>
            <w:r w:rsidRPr="008644C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644CE">
              <w:rPr>
                <w:rFonts w:ascii="Times New Roman" w:hAnsi="Times New Roman" w:cs="Times New Roman"/>
                <w:sz w:val="20"/>
                <w:szCs w:val="20"/>
              </w:rPr>
            </w:r>
            <w:r w:rsidRPr="008644C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8644CE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" w:tooltip="Polyakova, 2015 #71" w:history="1">
              <w:r w:rsidRPr="008644C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olyakova</w:t>
              </w:r>
              <w:r w:rsidRPr="008644CE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8644C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, 2015</w:t>
              </w:r>
            </w:hyperlink>
            <w:r w:rsidRPr="008644CE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8644C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3E04CA2" w14:textId="77777777" w:rsidR="00F66695" w:rsidRPr="00692861" w:rsidRDefault="00F66695" w:rsidP="00C6577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BDNF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EE8DEB6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36B4A942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4BCE2B35" w14:textId="77777777" w:rsidR="00F66695" w:rsidRPr="00692861" w:rsidRDefault="00F66695" w:rsidP="00C65778">
            <w:pPr>
              <w:tabs>
                <w:tab w:val="left" w:pos="218"/>
                <w:tab w:val="left" w:pos="502"/>
                <w:tab w:val="left" w:pos="902"/>
                <w:tab w:val="left" w:pos="1211"/>
              </w:tabs>
              <w:ind w:left="-65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3F5C6F1D" w14:textId="77777777" w:rsidR="00F66695" w:rsidRPr="00692861" w:rsidRDefault="00F66695" w:rsidP="00C65778">
            <w:pPr>
              <w:tabs>
                <w:tab w:val="left" w:pos="444"/>
                <w:tab w:val="left" w:pos="728"/>
                <w:tab w:val="left" w:pos="1011"/>
              </w:tabs>
              <w:ind w:right="72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581F83BA" w14:textId="77777777" w:rsidR="00F66695" w:rsidRPr="00692861" w:rsidRDefault="00F66695" w:rsidP="00C65778">
            <w:pPr>
              <w:ind w:right="3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4C0D4864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349F0BA8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</w:tcPr>
          <w:p w14:paraId="548EF203" w14:textId="77777777" w:rsidR="00F66695" w:rsidRPr="00692861" w:rsidRDefault="00F66695" w:rsidP="00C65778">
            <w:pPr>
              <w:ind w:right="34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66695" w:rsidRPr="00474A4C" w14:paraId="722EE5DE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66F32EF0" w14:textId="77777777" w:rsidR="00F66695" w:rsidRPr="008644CE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A5C8B3A" w14:textId="77777777" w:rsidR="00F66695" w:rsidRPr="00692861" w:rsidRDefault="00F66695" w:rsidP="00C65778">
            <w:pPr>
              <w:ind w:left="355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Depressio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B55E1F8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58CAE63F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17 / 161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AEFE22A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50"/>
                <w:tab w:val="decimal" w:pos="1372"/>
              </w:tabs>
              <w:ind w:left="-62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-1.1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-1.8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-0.48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5FC458F2" w14:textId="77777777" w:rsidR="00F66695" w:rsidRPr="00692861" w:rsidRDefault="00F66695" w:rsidP="00C65778">
            <w:pPr>
              <w:tabs>
                <w:tab w:val="decimal" w:pos="392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99  ̶  0.6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0A952724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0.001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70B40C9" w14:textId="77777777" w:rsidR="00F66695" w:rsidRPr="00692861" w:rsidRDefault="00F66695" w:rsidP="00C65778">
            <w:pPr>
              <w:tabs>
                <w:tab w:val="decimal" w:pos="294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3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-2.9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71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5C1150B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83</w:t>
            </w: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</w:tcPr>
          <w:p w14:paraId="7B511F68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723</w:t>
            </w:r>
          </w:p>
        </w:tc>
      </w:tr>
      <w:tr w:rsidR="00F66695" w:rsidRPr="00474A4C" w14:paraId="1526E5C6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0C35770E" w14:textId="77777777" w:rsidR="00F66695" w:rsidRPr="008644CE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A24FBDF" w14:textId="77777777" w:rsidR="00F66695" w:rsidRPr="00692861" w:rsidRDefault="00F66695" w:rsidP="00C65778">
            <w:pPr>
              <w:ind w:left="355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Euthymi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7DF8528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55044624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426 / 457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003C19A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50"/>
                <w:tab w:val="decimal" w:pos="1372"/>
              </w:tabs>
              <w:ind w:left="-62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-0.4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42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4B26E159" w14:textId="77777777" w:rsidR="00F66695" w:rsidRPr="00692861" w:rsidRDefault="00F66695" w:rsidP="00C65778">
            <w:pPr>
              <w:tabs>
                <w:tab w:val="decimal" w:pos="392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20  ̶  1.21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D9FFA36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984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D4EAC27" w14:textId="77777777" w:rsidR="00F66695" w:rsidRPr="00692861" w:rsidRDefault="00F66695" w:rsidP="00C65778">
            <w:pPr>
              <w:tabs>
                <w:tab w:val="decimal" w:pos="294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-0.5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0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E2F3965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</w:tcPr>
          <w:p w14:paraId="74B9C0D0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469</w:t>
            </w:r>
          </w:p>
        </w:tc>
      </w:tr>
      <w:tr w:rsidR="00F66695" w:rsidRPr="00474A4C" w14:paraId="7CCF8676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10499A4D" w14:textId="77777777" w:rsidR="00F66695" w:rsidRPr="008644CE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2B12661" w14:textId="77777777" w:rsidR="00F66695" w:rsidRPr="00692861" w:rsidRDefault="00F66695" w:rsidP="00C65778">
            <w:pPr>
              <w:ind w:left="355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Mani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11A501A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397FA879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48 / 204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16EF82E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50"/>
                <w:tab w:val="decimal" w:pos="1372"/>
              </w:tabs>
              <w:ind w:left="-62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-0.7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-1.1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-0.44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4933EED4" w14:textId="77777777" w:rsidR="00F66695" w:rsidRPr="00692861" w:rsidRDefault="00F66695" w:rsidP="00C65778">
            <w:pPr>
              <w:tabs>
                <w:tab w:val="decimal" w:pos="392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49  ̶  -0.05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85E0711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&lt; 0.001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A41FF06" w14:textId="77777777" w:rsidR="00F66695" w:rsidRPr="00692861" w:rsidRDefault="00F66695" w:rsidP="00C65778">
            <w:pPr>
              <w:tabs>
                <w:tab w:val="decimal" w:pos="294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-0.7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8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50E17FF1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</w:tcPr>
          <w:p w14:paraId="75F616A4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517</w:t>
            </w:r>
          </w:p>
        </w:tc>
      </w:tr>
      <w:tr w:rsidR="00F66695" w:rsidRPr="00474A4C" w14:paraId="626B52D3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0" w:type="dxa"/>
              <w:right w:w="0" w:type="dxa"/>
            </w:tcMar>
            <w:vAlign w:val="center"/>
          </w:tcPr>
          <w:p w14:paraId="40666ADB" w14:textId="77777777" w:rsidR="00F66695" w:rsidRPr="008644CE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8644C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8644C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argel&lt;/Author&gt;&lt;Year&gt;2015&lt;/Year&gt;&lt;RecNum&gt;67&lt;/RecNum&gt;&lt;DisplayText&gt;(Dargel&lt;style face="italic"&gt; et al.&lt;/style&gt;, 2015)&lt;/DisplayText&gt;&lt;record&gt;&lt;rec-number&gt;67&lt;/rec-number&gt;&lt;foreign-keys&gt;&lt;key app="EN" db-id="zdrdazxpsxw95verrsp5xwrbf0dzrt9ddtf0" timestamp="1433294656"&gt;67&lt;/key&gt;&lt;/foreign-keys&gt;&lt;ref-type name="Journal Article"&gt;17&lt;/ref-type&gt;&lt;contributors&gt;&lt;authors&gt;&lt;author&gt;Dargel, A. A.&lt;/author&gt;&lt;author&gt;Godin, O.&lt;/author&gt;&lt;author&gt;Kapczinski, F.&lt;/author&gt;&lt;author&gt;Kupfer, D. J.&lt;/author&gt;&lt;author&gt;Leboyer, M.&lt;/author&gt;&lt;/authors&gt;&lt;/contributors&gt;&lt;auth-address&gt;Hopital A. Chenevier, Pavillon Hartmann, 40, rue de Mesly, F-94000, Creteil, France aroldodargel@gmail.com.&lt;/auth-address&gt;&lt;titles&gt;&lt;title&gt;C-reactive protein alterations in bipolar disorder: a meta-analysis&lt;/title&gt;&lt;secondary-title&gt;Journal of Clinical Psychiatry&lt;/secondary-title&gt;&lt;/titles&gt;&lt;periodical&gt;&lt;full-title&gt;Journal of Clinical Psychiatry&lt;/full-title&gt;&lt;/periodical&gt;&lt;pages&gt;142-50&lt;/pages&gt;&lt;volume&gt;76&lt;/volume&gt;&lt;number&gt;2&lt;/number&gt;&lt;edition&gt;2015/03/06&lt;/edition&gt;&lt;dates&gt;&lt;year&gt;2015&lt;/year&gt;&lt;pub-dates&gt;&lt;date&gt;Feb&lt;/date&gt;&lt;/pub-dates&gt;&lt;/dates&gt;&lt;isbn&gt;1555-2101 (Electronic)&amp;#xD;0160-6689 (Linking)&lt;/isbn&gt;&lt;accession-num&gt;25742201&lt;/accession-num&gt;&lt;urls&gt;&lt;related-urls&gt;&lt;url&gt;http://www.ncbi.nlm.nih.gov/pubmed/25742201&lt;/url&gt;&lt;/related-urls&gt;&lt;/urls&gt;&lt;electronic-resource-num&gt;10.4088/JCP.14r09007&lt;/electronic-resource-num&gt;&lt;language&gt;eng&lt;/language&gt;&lt;/record&gt;&lt;/Cite&gt;&lt;/EndNote&gt;</w:instrText>
            </w:r>
            <w:r w:rsidRPr="008644C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8644CE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" w:tooltip="Dargel, 2015 #67" w:history="1">
              <w:r w:rsidRPr="008644C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Dargel</w:t>
              </w:r>
              <w:r w:rsidRPr="008644CE">
                <w:rPr>
                  <w:rFonts w:ascii="Times New Roman" w:hAnsi="Times New Roman" w:cs="Times New Roman"/>
                  <w:i/>
                  <w:noProof/>
                  <w:sz w:val="20"/>
                  <w:szCs w:val="20"/>
                </w:rPr>
                <w:t xml:space="preserve"> et al.</w:t>
              </w:r>
              <w:r w:rsidRPr="008644C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, 2015</w:t>
              </w:r>
            </w:hyperlink>
            <w:r w:rsidRPr="008644CE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8644C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1E357E" w14:textId="77777777" w:rsidR="00F66695" w:rsidRPr="00692861" w:rsidRDefault="00F66695" w:rsidP="00C6577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C-Reactive Protein (CRP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F6E5C3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D92C26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7FA47F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50"/>
                <w:tab w:val="decimal" w:pos="1372"/>
              </w:tabs>
              <w:ind w:left="-62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D644D4" w14:textId="77777777" w:rsidR="00F66695" w:rsidRPr="00692861" w:rsidRDefault="00F66695" w:rsidP="00C65778">
            <w:pPr>
              <w:tabs>
                <w:tab w:val="decimal" w:pos="392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1B1E55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6767E4" w14:textId="77777777" w:rsidR="00F66695" w:rsidRPr="00692861" w:rsidRDefault="00F66695" w:rsidP="00C65778">
            <w:pPr>
              <w:tabs>
                <w:tab w:val="decimal" w:pos="294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095478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FA53BE" w14:textId="77777777" w:rsidR="00F66695" w:rsidRPr="00692861" w:rsidRDefault="00F66695" w:rsidP="00C65778">
            <w:pPr>
              <w:ind w:right="3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66695" w:rsidRPr="00474A4C" w14:paraId="00706029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0" w:type="dxa"/>
              <w:right w:w="0" w:type="dxa"/>
            </w:tcMar>
            <w:vAlign w:val="center"/>
          </w:tcPr>
          <w:p w14:paraId="4A554856" w14:textId="77777777" w:rsidR="00F66695" w:rsidRPr="008644CE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C4E35C" w14:textId="77777777" w:rsidR="00F66695" w:rsidRPr="00692861" w:rsidRDefault="00F66695" w:rsidP="00C65778">
            <w:pPr>
              <w:ind w:left="355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Depressio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530B46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E467E1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07 / 297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71E85A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50"/>
                <w:tab w:val="decimal" w:pos="1372"/>
              </w:tabs>
              <w:ind w:left="-62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2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-0.1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73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EB6E5C" w14:textId="77777777" w:rsidR="00F66695" w:rsidRPr="00692861" w:rsidRDefault="00F66695" w:rsidP="00C65778">
            <w:pPr>
              <w:tabs>
                <w:tab w:val="decimal" w:pos="392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93  ̶  1.48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F5729A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224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3A3F40" w14:textId="77777777" w:rsidR="00F66695" w:rsidRPr="00692861" w:rsidRDefault="00F66695" w:rsidP="00C65778">
            <w:pPr>
              <w:tabs>
                <w:tab w:val="decimal" w:pos="294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-0.3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99260B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55677F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0.091</w:t>
            </w:r>
          </w:p>
        </w:tc>
      </w:tr>
      <w:tr w:rsidR="00F66695" w:rsidRPr="00474A4C" w14:paraId="254148E3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0" w:type="dxa"/>
              <w:right w:w="0" w:type="dxa"/>
            </w:tcMar>
            <w:vAlign w:val="center"/>
          </w:tcPr>
          <w:p w14:paraId="7225C375" w14:textId="77777777" w:rsidR="00F66695" w:rsidRPr="008644CE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C8530C" w14:textId="77777777" w:rsidR="00F66695" w:rsidRPr="00692861" w:rsidRDefault="00F66695" w:rsidP="00C65778">
            <w:pPr>
              <w:ind w:left="355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Euthymi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26B5D1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1A178C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399 / 735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06432E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50"/>
                <w:tab w:val="decimal" w:pos="1372"/>
              </w:tabs>
              <w:ind w:left="-62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2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0.0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51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4C1614" w14:textId="77777777" w:rsidR="00F66695" w:rsidRPr="00692861" w:rsidRDefault="00F66695" w:rsidP="00C65778">
            <w:pPr>
              <w:tabs>
                <w:tab w:val="decimal" w:pos="392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2  ̶  0.83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F7B2FC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0.042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9A76D1" w14:textId="77777777" w:rsidR="00F66695" w:rsidRPr="00692861" w:rsidRDefault="00F66695" w:rsidP="00C65778">
            <w:pPr>
              <w:tabs>
                <w:tab w:val="decimal" w:pos="294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0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1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CD00C6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A38566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657</w:t>
            </w:r>
          </w:p>
        </w:tc>
      </w:tr>
      <w:tr w:rsidR="00F66695" w:rsidRPr="00474A4C" w14:paraId="15E61104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0" w:type="dxa"/>
              <w:right w:w="0" w:type="dxa"/>
            </w:tcMar>
            <w:vAlign w:val="center"/>
          </w:tcPr>
          <w:p w14:paraId="5495F418" w14:textId="77777777" w:rsidR="00F66695" w:rsidRPr="008644CE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C22F70" w14:textId="77777777" w:rsidR="00F66695" w:rsidRPr="00692861" w:rsidRDefault="00F66695" w:rsidP="00C65778">
            <w:pPr>
              <w:ind w:left="355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Mani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A292B0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E229D9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88 / 557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6C67B7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50"/>
                <w:tab w:val="decimal" w:pos="1372"/>
              </w:tabs>
              <w:ind w:left="-62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7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0.4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.02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D390F4" w14:textId="77777777" w:rsidR="00F66695" w:rsidRPr="00692861" w:rsidRDefault="00F66695" w:rsidP="00C65778">
            <w:pPr>
              <w:tabs>
                <w:tab w:val="decimal" w:pos="392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  ̶  1.3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6CA054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&lt; 0.001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4FAAF3" w14:textId="77777777" w:rsidR="00F66695" w:rsidRPr="00692861" w:rsidRDefault="00F66695" w:rsidP="00C65778">
            <w:pPr>
              <w:tabs>
                <w:tab w:val="decimal" w:pos="294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-0.0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5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5E36F8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6FAA53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0.023</w:t>
            </w:r>
          </w:p>
        </w:tc>
      </w:tr>
      <w:tr w:rsidR="00F66695" w:rsidRPr="00474A4C" w14:paraId="1104651A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36277848" w14:textId="77777777" w:rsidR="00F66695" w:rsidRPr="008644CE" w:rsidRDefault="00F66695" w:rsidP="00C65778">
            <w:pPr>
              <w:ind w:left="142"/>
              <w:rPr>
                <w:rFonts w:ascii="Times New Roman" w:hAnsi="Times New Roman" w:cs="Times New Roman"/>
                <w:sz w:val="20"/>
                <w:szCs w:val="20"/>
              </w:rPr>
            </w:pPr>
            <w:r w:rsidRPr="008644C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8644C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ooney&lt;/Author&gt;&lt;Year&gt;1997&lt;/Year&gt;&lt;RecNum&gt;72&lt;/RecNum&gt;&lt;DisplayText&gt;(Looney and el-Mallakh, 1997)&lt;/DisplayText&gt;&lt;record&gt;&lt;rec-number&gt;72&lt;/rec-number&gt;&lt;foreign-keys&gt;&lt;key app="EN" db-id="zdrdazxpsxw95verrsp5xwrbf0dzrt9ddtf0" timestamp="1433294657"&gt;72&lt;/key&gt;&lt;/foreign-keys&gt;&lt;ref-type name="Journal Article"&gt;17&lt;/ref-type&gt;&lt;contributors&gt;&lt;authors&gt;&lt;author&gt;Looney, S. W.&lt;/author&gt;&lt;author&gt; el-Mallakh, R. S.&lt;/author&gt;&lt;/authors&gt;&lt;/contributors&gt;&lt;auth-address&gt;Department of Family and Community Medicine, University of Louisville School of Medicine, KY 40292-0001, USA.&lt;/auth-address&gt;&lt;titles&gt;&lt;title&gt;Meta-analysis of erythrocyte Na,K-ATPase activity in bipolar illness&lt;/title&gt;&lt;secondary-title&gt;Depress Anxiety&lt;/secondary-title&gt;&lt;alt-title&gt;Depression and anxiety&lt;/alt-title&gt;&lt;/titles&gt;&lt;periodical&gt;&lt;full-title&gt;Depress Anxiety&lt;/full-title&gt;&lt;abbr-1&gt;Depression and anxiety&lt;/abbr-1&gt;&lt;/periodical&gt;&lt;alt-periodical&gt;&lt;full-title&gt;Depress Anxiety&lt;/full-title&gt;&lt;abbr-1&gt;Depression and anxiety&lt;/abbr-1&gt;&lt;/alt-periodical&gt;&lt;pages&gt;53-65&lt;/pages&gt;&lt;volume&gt;5&lt;/volume&gt;&lt;number&gt;2&lt;/number&gt;&lt;edition&gt;1997/01/01&lt;/edition&gt;&lt;keywords&gt;&lt;keyword&gt;Biological Markers/blood&lt;/keyword&gt;&lt;keyword&gt;Bipolar Disorder/blood/*enzymology&lt;/keyword&gt;&lt;keyword&gt;Case-Control Studies&lt;/keyword&gt;&lt;keyword&gt;Chi-Square Distribution&lt;/keyword&gt;&lt;keyword&gt;Confidence Intervals&lt;/keyword&gt;&lt;keyword&gt;Depression/blood/enzymology&lt;/keyword&gt;&lt;keyword&gt;Erythrocytes/*enzymology&lt;/keyword&gt;&lt;keyword&gt;Humans&lt;/keyword&gt;&lt;keyword&gt;Regression Analysis&lt;/keyword&gt;&lt;keyword&gt;Sodium-Potassium-Exchanging ATPase/*metabolism&lt;/keyword&gt;&lt;/keywords&gt;&lt;dates&gt;&lt;year&gt;1997&lt;/year&gt;&lt;/dates&gt;&lt;isbn&gt;1091-4269 (Print); 1091-4269&lt;/isbn&gt;&lt;accession-num&gt;9262935&lt;/accession-num&gt;&lt;urls&gt;&lt;/urls&gt;&lt;remote-database-provider&gt;Nlm&lt;/remote-database-provider&gt;&lt;language&gt;eng&lt;/language&gt;&lt;/record&gt;&lt;/Cite&gt;&lt;/EndNote&gt;</w:instrText>
            </w:r>
            <w:r w:rsidRPr="008644C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8644CE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" w:tooltip="Looney, 1997 #72" w:history="1">
              <w:r w:rsidRPr="008644C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Looney and el-Mallakh, 1997</w:t>
              </w:r>
            </w:hyperlink>
            <w:r w:rsidRPr="008644CE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8644C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33E33FB" w14:textId="77777777" w:rsidR="00F66695" w:rsidRPr="00692861" w:rsidRDefault="00F66695" w:rsidP="00C6577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b/>
                <w:sz w:val="20"/>
                <w:szCs w:val="20"/>
              </w:rPr>
              <w:t>Na,K-ATPase activity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45CE526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ACFA8CA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B8B19E3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50"/>
                <w:tab w:val="decimal" w:pos="1372"/>
              </w:tabs>
              <w:ind w:left="-62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26CDE67" w14:textId="77777777" w:rsidR="00F66695" w:rsidRPr="00692861" w:rsidRDefault="00F66695" w:rsidP="00C65778">
            <w:pPr>
              <w:tabs>
                <w:tab w:val="decimal" w:pos="392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59CCD16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1B74C3A0" w14:textId="77777777" w:rsidR="00F66695" w:rsidRPr="00692861" w:rsidRDefault="00F66695" w:rsidP="00C65778">
            <w:pPr>
              <w:tabs>
                <w:tab w:val="decimal" w:pos="294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98183B3" w14:textId="77777777" w:rsidR="00F66695" w:rsidRPr="00692861" w:rsidRDefault="00F66695" w:rsidP="00C65778">
            <w:pPr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</w:tcPr>
          <w:p w14:paraId="28A65B2C" w14:textId="77777777" w:rsidR="00F66695" w:rsidRPr="00692861" w:rsidRDefault="00F66695" w:rsidP="00C65778">
            <w:pPr>
              <w:ind w:right="33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66695" w:rsidRPr="00474A4C" w14:paraId="7DA44990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70A7602C" w14:textId="77777777" w:rsidR="00F66695" w:rsidRPr="00692861" w:rsidRDefault="00F66695" w:rsidP="00C65778">
            <w:pPr>
              <w:ind w:left="709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60216DFF" w14:textId="77777777" w:rsidR="00F66695" w:rsidRPr="00692861" w:rsidRDefault="00F66695" w:rsidP="00C65778">
            <w:pPr>
              <w:ind w:left="355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Depressio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D85ACC5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0C41F94E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55 / 99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5A05E300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50"/>
                <w:tab w:val="decimal" w:pos="1372"/>
              </w:tabs>
              <w:ind w:left="-62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-0.6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-1.3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06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EE263A6" w14:textId="77777777" w:rsidR="00F66695" w:rsidRPr="00692861" w:rsidRDefault="00F66695" w:rsidP="00C65778">
            <w:pPr>
              <w:tabs>
                <w:tab w:val="decimal" w:pos="392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39  ̶  1.09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3E159951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075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5DA7933D" w14:textId="77777777" w:rsidR="00F66695" w:rsidRPr="00692861" w:rsidRDefault="00F66695" w:rsidP="00C65778">
            <w:pPr>
              <w:tabs>
                <w:tab w:val="decimal" w:pos="294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-0.4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00C86AB3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72</w:t>
            </w: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</w:tcPr>
          <w:p w14:paraId="23B1F8D8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125</w:t>
            </w:r>
          </w:p>
        </w:tc>
      </w:tr>
      <w:tr w:rsidR="00F66695" w:rsidRPr="00474A4C" w14:paraId="298B63BE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22A70F84" w14:textId="77777777" w:rsidR="00F66695" w:rsidRPr="00692861" w:rsidRDefault="00F66695" w:rsidP="00C65778">
            <w:pPr>
              <w:ind w:left="709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7E0AEFED" w14:textId="77777777" w:rsidR="00F66695" w:rsidRPr="00692861" w:rsidRDefault="00F66695" w:rsidP="00C65778">
            <w:pPr>
              <w:ind w:left="355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Euthymi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04A3410D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06033D35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82 / 237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454FD78C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50"/>
                <w:tab w:val="decimal" w:pos="1372"/>
              </w:tabs>
              <w:ind w:left="-62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2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-0.0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58)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230CDFAA" w14:textId="77777777" w:rsidR="00F66695" w:rsidRPr="00692861" w:rsidRDefault="00F66695" w:rsidP="00C65778">
            <w:pPr>
              <w:tabs>
                <w:tab w:val="decimal" w:pos="392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4  ̶  0.96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3FED5360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118</w:t>
            </w:r>
          </w:p>
        </w:tc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0EA462D1" w14:textId="77777777" w:rsidR="00F66695" w:rsidRPr="00692861" w:rsidRDefault="00F66695" w:rsidP="00C65778">
            <w:pPr>
              <w:tabs>
                <w:tab w:val="decimal" w:pos="294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5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0)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</w:tcPr>
          <w:p w14:paraId="536FB6B4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center"/>
          </w:tcPr>
          <w:p w14:paraId="7FC0FBDE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868</w:t>
            </w:r>
          </w:p>
        </w:tc>
      </w:tr>
      <w:tr w:rsidR="00F66695" w:rsidRPr="00474A4C" w14:paraId="78C6AFB8" w14:textId="77777777" w:rsidTr="00C65778">
        <w:trPr>
          <w:trHeight w:hRule="exact" w:val="340"/>
          <w:jc w:val="center"/>
        </w:trPr>
        <w:tc>
          <w:tcPr>
            <w:tcW w:w="283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D9D9D9" w:themeFill="background1" w:themeFillShade="D9"/>
            <w:noWrap/>
            <w:tcMar>
              <w:left w:w="0" w:type="dxa"/>
              <w:right w:w="0" w:type="dxa"/>
            </w:tcMar>
            <w:vAlign w:val="center"/>
          </w:tcPr>
          <w:p w14:paraId="637E3FAC" w14:textId="77777777" w:rsidR="00F66695" w:rsidRPr="00692861" w:rsidRDefault="00F66695" w:rsidP="00C65778">
            <w:pPr>
              <w:ind w:left="709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7D5D868B" w14:textId="77777777" w:rsidR="00F66695" w:rsidRPr="00692861" w:rsidRDefault="00F66695" w:rsidP="00C65778">
            <w:pPr>
              <w:ind w:left="355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Mani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07FF7344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35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6DF5B96A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98 / 174</w:t>
            </w:r>
          </w:p>
        </w:tc>
        <w:tc>
          <w:tcPr>
            <w:tcW w:w="1960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06D6FCD1" w14:textId="77777777" w:rsidR="00F66695" w:rsidRPr="00692861" w:rsidRDefault="00F66695" w:rsidP="00C65778">
            <w:pPr>
              <w:tabs>
                <w:tab w:val="decimal" w:pos="218"/>
                <w:tab w:val="left" w:pos="502"/>
                <w:tab w:val="left" w:pos="1050"/>
                <w:tab w:val="decimal" w:pos="1372"/>
              </w:tabs>
              <w:ind w:left="-62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4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(-0.1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1.04)</w:t>
            </w:r>
          </w:p>
        </w:tc>
        <w:tc>
          <w:tcPr>
            <w:tcW w:w="161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00AD8139" w14:textId="77777777" w:rsidR="00F66695" w:rsidRPr="00692861" w:rsidRDefault="00F66695" w:rsidP="00C65778">
            <w:pPr>
              <w:tabs>
                <w:tab w:val="decimal" w:pos="392"/>
                <w:tab w:val="left" w:pos="728"/>
                <w:tab w:val="decimal" w:pos="101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13  ̶  2.00</w:t>
            </w:r>
          </w:p>
        </w:tc>
        <w:tc>
          <w:tcPr>
            <w:tcW w:w="95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1B430A07" w14:textId="77777777" w:rsidR="00F66695" w:rsidRPr="00692861" w:rsidRDefault="00F66695" w:rsidP="00C65778">
            <w:pPr>
              <w:ind w:right="74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159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75E4695C" w14:textId="77777777" w:rsidR="00F66695" w:rsidRPr="00692861" w:rsidRDefault="00F66695" w:rsidP="00C65778">
            <w:pPr>
              <w:tabs>
                <w:tab w:val="decimal" w:pos="294"/>
                <w:tab w:val="left" w:pos="576"/>
                <w:tab w:val="left" w:pos="1120"/>
                <w:tab w:val="decimal" w:pos="1427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-0.2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̶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ab/>
            </w:r>
            <w:r w:rsidRPr="0069286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)</w:t>
            </w:r>
          </w:p>
        </w:tc>
        <w:tc>
          <w:tcPr>
            <w:tcW w:w="84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56AAEA51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84</w:t>
            </w:r>
          </w:p>
        </w:tc>
        <w:tc>
          <w:tcPr>
            <w:tcW w:w="999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D9D9D9" w:themeFill="background1" w:themeFillShade="D9"/>
            <w:noWrap/>
            <w:vAlign w:val="center"/>
          </w:tcPr>
          <w:p w14:paraId="75EBF944" w14:textId="77777777" w:rsidR="00F66695" w:rsidRPr="00692861" w:rsidRDefault="00F66695" w:rsidP="00C657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92861">
              <w:rPr>
                <w:rFonts w:ascii="Times New Roman" w:hAnsi="Times New Roman" w:cs="Times New Roman"/>
                <w:sz w:val="20"/>
                <w:szCs w:val="20"/>
              </w:rPr>
              <w:t>0.207</w:t>
            </w:r>
          </w:p>
        </w:tc>
      </w:tr>
    </w:tbl>
    <w:p w14:paraId="79501628" w14:textId="77777777" w:rsidR="00F66695" w:rsidRPr="00474A4C" w:rsidRDefault="00F66695" w:rsidP="00F66695">
      <w:pPr>
        <w:spacing w:line="240" w:lineRule="auto"/>
        <w:ind w:left="-567" w:right="-880" w:hanging="182"/>
        <w:jc w:val="both"/>
        <w:rPr>
          <w:rFonts w:ascii="Times New Roman" w:eastAsia="Times New Roman" w:hAnsi="Times New Roman" w:cs="Times New Roman"/>
          <w:color w:val="000000"/>
          <w:sz w:val="20"/>
          <w:szCs w:val="20"/>
          <w:lang w:eastAsia="pt-BR"/>
        </w:rPr>
      </w:pPr>
      <w:r w:rsidRPr="00474A4C">
        <w:rPr>
          <w:rFonts w:ascii="Times New Roman" w:hAnsi="Times New Roman" w:cs="Times New Roman"/>
          <w:b/>
          <w:sz w:val="20"/>
          <w:szCs w:val="20"/>
        </w:rPr>
        <w:t>Abbreviations:</w:t>
      </w:r>
      <w:r w:rsidRPr="00474A4C">
        <w:rPr>
          <w:rFonts w:ascii="Times New Roman" w:hAnsi="Times New Roman" w:cs="Times New Roman"/>
          <w:sz w:val="20"/>
          <w:szCs w:val="20"/>
        </w:rPr>
        <w:t xml:space="preserve"> </w:t>
      </w:r>
      <w:r w:rsidRPr="00474A4C">
        <w:rPr>
          <w:rFonts w:ascii="Times New Roman" w:hAnsi="Times New Roman" w:cs="Times New Roman"/>
          <w:b/>
          <w:sz w:val="20"/>
          <w:szCs w:val="20"/>
        </w:rPr>
        <w:t>BDNF</w:t>
      </w:r>
      <w:r w:rsidRPr="00474A4C">
        <w:rPr>
          <w:rFonts w:ascii="Times New Roman" w:hAnsi="Times New Roman" w:cs="Times New Roman"/>
          <w:sz w:val="20"/>
          <w:szCs w:val="20"/>
        </w:rPr>
        <w:t xml:space="preserve"> = brain-derived neurotrophic factor; </w:t>
      </w:r>
      <w:r w:rsidRPr="00474A4C">
        <w:rPr>
          <w:rFonts w:ascii="Times New Roman" w:hAnsi="Times New Roman" w:cs="Times New Roman"/>
          <w:b/>
          <w:sz w:val="20"/>
          <w:szCs w:val="20"/>
        </w:rPr>
        <w:t>ES</w:t>
      </w:r>
      <w:r w:rsidRPr="00474A4C">
        <w:rPr>
          <w:rFonts w:ascii="Times New Roman" w:hAnsi="Times New Roman" w:cs="Times New Roman"/>
          <w:sz w:val="20"/>
          <w:szCs w:val="20"/>
        </w:rPr>
        <w:t xml:space="preserve"> = effect size;</w:t>
      </w:r>
      <w:r w:rsidRPr="00474A4C">
        <w:rPr>
          <w:rFonts w:ascii="Times New Roman" w:eastAsia="Times New Roman" w:hAnsi="Times New Roman" w:cs="Times New Roman"/>
          <w:b/>
          <w:color w:val="000000"/>
          <w:sz w:val="20"/>
          <w:szCs w:val="20"/>
          <w:lang w:eastAsia="pt-BR"/>
        </w:rPr>
        <w:t xml:space="preserve"> CI</w:t>
      </w:r>
      <w:r w:rsidRPr="00474A4C">
        <w:rPr>
          <w:rFonts w:ascii="Times New Roman" w:eastAsia="Times New Roman" w:hAnsi="Times New Roman" w:cs="Times New Roman"/>
          <w:color w:val="000000"/>
          <w:sz w:val="20"/>
          <w:szCs w:val="20"/>
          <w:lang w:eastAsia="pt-BR"/>
        </w:rPr>
        <w:t xml:space="preserve"> = confidence interval; </w:t>
      </w:r>
      <w:r w:rsidRPr="00474A4C">
        <w:rPr>
          <w:rFonts w:ascii="Times New Roman" w:eastAsia="Times New Roman" w:hAnsi="Times New Roman" w:cs="Times New Roman"/>
          <w:b/>
          <w:color w:val="000000"/>
          <w:sz w:val="20"/>
          <w:szCs w:val="20"/>
          <w:lang w:eastAsia="pt-BR"/>
        </w:rPr>
        <w:t>sIL-2R</w:t>
      </w:r>
      <w:r w:rsidRPr="00474A4C">
        <w:rPr>
          <w:rFonts w:ascii="Times New Roman" w:eastAsia="Times New Roman" w:hAnsi="Times New Roman" w:cs="Times New Roman"/>
          <w:color w:val="000000"/>
          <w:sz w:val="20"/>
          <w:szCs w:val="20"/>
          <w:lang w:eastAsia="pt-BR"/>
        </w:rPr>
        <w:t xml:space="preserve"> = soluble IL-2 receptor1</w:t>
      </w:r>
    </w:p>
    <w:p w14:paraId="106F0787" w14:textId="77777777" w:rsidR="00F66695" w:rsidRPr="00474A4C" w:rsidRDefault="00F66695" w:rsidP="00F66695">
      <w:pPr>
        <w:tabs>
          <w:tab w:val="left" w:pos="-284"/>
        </w:tabs>
        <w:spacing w:line="240" w:lineRule="auto"/>
        <w:ind w:left="-567" w:right="-880" w:hanging="182"/>
        <w:jc w:val="both"/>
        <w:rPr>
          <w:rFonts w:ascii="Times New Roman" w:eastAsia="Times New Roman" w:hAnsi="Times New Roman" w:cs="Times New Roman"/>
          <w:sz w:val="20"/>
          <w:szCs w:val="20"/>
          <w:lang w:eastAsia="pt-BR"/>
        </w:rPr>
      </w:pPr>
      <w:r w:rsidRPr="00474A4C">
        <w:rPr>
          <w:rFonts w:ascii="Times New Roman" w:eastAsia="Times New Roman" w:hAnsi="Times New Roman" w:cs="Times New Roman"/>
          <w:sz w:val="20"/>
          <w:szCs w:val="20"/>
          <w:vertAlign w:val="superscript"/>
          <w:lang w:eastAsia="pt-BR"/>
        </w:rPr>
        <w:t>a</w:t>
      </w:r>
      <w:r w:rsidRPr="00474A4C">
        <w:rPr>
          <w:rFonts w:ascii="Times New Roman" w:eastAsia="Times New Roman" w:hAnsi="Times New Roman" w:cs="Times New Roman"/>
          <w:sz w:val="20"/>
          <w:szCs w:val="20"/>
          <w:lang w:eastAsia="pt-BR"/>
        </w:rPr>
        <w:tab/>
      </w:r>
      <w:r w:rsidRPr="00474A4C">
        <w:rPr>
          <w:rFonts w:ascii="Times New Roman" w:eastAsia="Times New Roman" w:hAnsi="Times New Roman" w:cs="Times New Roman"/>
          <w:i/>
          <w:sz w:val="20"/>
          <w:szCs w:val="20"/>
          <w:lang w:eastAsia="pt-BR"/>
        </w:rPr>
        <w:t>P</w:t>
      </w:r>
      <w:r w:rsidRPr="00474A4C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 value in test of overall effect (z).</w:t>
      </w:r>
    </w:p>
    <w:p w14:paraId="45358EDA" w14:textId="77A8403B" w:rsidR="00CB52E3" w:rsidRDefault="00CB52E3">
      <w:pPr>
        <w:rPr>
          <w:rFonts w:ascii="Times New Roman" w:hAnsi="Times New Roman" w:cs="Times New Roman"/>
          <w:b/>
          <w:sz w:val="24"/>
          <w:szCs w:val="24"/>
        </w:rPr>
      </w:pPr>
    </w:p>
    <w:sectPr w:rsidR="00CB52E3" w:rsidSect="00F66695">
      <w:pgSz w:w="16840" w:h="11907" w:orient="landscape" w:code="9"/>
      <w:pgMar w:top="567" w:right="1440" w:bottom="426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54C3408"/>
    <w:multiLevelType w:val="hybridMultilevel"/>
    <w:tmpl w:val="9496E40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1AB96F00"/>
    <w:multiLevelType w:val="hybridMultilevel"/>
    <w:tmpl w:val="086C72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YwMLK0MLa0MDC3MDZT0lEKTi0uzszPAykwrAUAYc0a2iwAAAA="/>
  </w:docVars>
  <w:rsids>
    <w:rsidRoot w:val="00B454D1"/>
    <w:rsid w:val="0000178A"/>
    <w:rsid w:val="00010497"/>
    <w:rsid w:val="00041618"/>
    <w:rsid w:val="00042A9F"/>
    <w:rsid w:val="0007018A"/>
    <w:rsid w:val="000752B2"/>
    <w:rsid w:val="000A1473"/>
    <w:rsid w:val="000C0F37"/>
    <w:rsid w:val="000D2076"/>
    <w:rsid w:val="000E43C5"/>
    <w:rsid w:val="000F46E2"/>
    <w:rsid w:val="0010317C"/>
    <w:rsid w:val="0010580E"/>
    <w:rsid w:val="0012080C"/>
    <w:rsid w:val="0012583F"/>
    <w:rsid w:val="00142838"/>
    <w:rsid w:val="00154833"/>
    <w:rsid w:val="001670CB"/>
    <w:rsid w:val="00167A76"/>
    <w:rsid w:val="00170FA5"/>
    <w:rsid w:val="001769FB"/>
    <w:rsid w:val="00197C5F"/>
    <w:rsid w:val="001A40E8"/>
    <w:rsid w:val="001B7A4B"/>
    <w:rsid w:val="001E7D96"/>
    <w:rsid w:val="00216C90"/>
    <w:rsid w:val="00246693"/>
    <w:rsid w:val="00272E35"/>
    <w:rsid w:val="002B77D7"/>
    <w:rsid w:val="002C19C4"/>
    <w:rsid w:val="002C7238"/>
    <w:rsid w:val="002E29C4"/>
    <w:rsid w:val="002F57C9"/>
    <w:rsid w:val="0030267A"/>
    <w:rsid w:val="00305476"/>
    <w:rsid w:val="0034673D"/>
    <w:rsid w:val="00355281"/>
    <w:rsid w:val="00360A7D"/>
    <w:rsid w:val="003641B7"/>
    <w:rsid w:val="003738DB"/>
    <w:rsid w:val="003D041C"/>
    <w:rsid w:val="003D422F"/>
    <w:rsid w:val="003E7684"/>
    <w:rsid w:val="004005D8"/>
    <w:rsid w:val="0040339B"/>
    <w:rsid w:val="004075D3"/>
    <w:rsid w:val="00423000"/>
    <w:rsid w:val="00436222"/>
    <w:rsid w:val="00452874"/>
    <w:rsid w:val="004A0E25"/>
    <w:rsid w:val="004D4FA6"/>
    <w:rsid w:val="004F3303"/>
    <w:rsid w:val="005150AF"/>
    <w:rsid w:val="00515681"/>
    <w:rsid w:val="005162FC"/>
    <w:rsid w:val="00553AB5"/>
    <w:rsid w:val="005628B8"/>
    <w:rsid w:val="00567AAC"/>
    <w:rsid w:val="00581F63"/>
    <w:rsid w:val="00582303"/>
    <w:rsid w:val="005C0059"/>
    <w:rsid w:val="005D1AAB"/>
    <w:rsid w:val="005D7A02"/>
    <w:rsid w:val="005E720C"/>
    <w:rsid w:val="006048FC"/>
    <w:rsid w:val="00606ED3"/>
    <w:rsid w:val="00616070"/>
    <w:rsid w:val="0062674C"/>
    <w:rsid w:val="00633964"/>
    <w:rsid w:val="0064217A"/>
    <w:rsid w:val="00647340"/>
    <w:rsid w:val="006507FD"/>
    <w:rsid w:val="006523DF"/>
    <w:rsid w:val="0067391A"/>
    <w:rsid w:val="0067669E"/>
    <w:rsid w:val="00695AE5"/>
    <w:rsid w:val="0069611F"/>
    <w:rsid w:val="006A15D0"/>
    <w:rsid w:val="006A2B95"/>
    <w:rsid w:val="006C21B6"/>
    <w:rsid w:val="006C5106"/>
    <w:rsid w:val="006C7074"/>
    <w:rsid w:val="006D6CEE"/>
    <w:rsid w:val="006F7F80"/>
    <w:rsid w:val="00712131"/>
    <w:rsid w:val="00721D3D"/>
    <w:rsid w:val="007370AB"/>
    <w:rsid w:val="0075583D"/>
    <w:rsid w:val="00775A16"/>
    <w:rsid w:val="00782948"/>
    <w:rsid w:val="007A1CCF"/>
    <w:rsid w:val="007B0B0F"/>
    <w:rsid w:val="007C63AC"/>
    <w:rsid w:val="00805E28"/>
    <w:rsid w:val="00807819"/>
    <w:rsid w:val="00813C5B"/>
    <w:rsid w:val="00826F88"/>
    <w:rsid w:val="008316E9"/>
    <w:rsid w:val="00834CB1"/>
    <w:rsid w:val="008355EC"/>
    <w:rsid w:val="00836FA5"/>
    <w:rsid w:val="00863866"/>
    <w:rsid w:val="0086761F"/>
    <w:rsid w:val="008759AB"/>
    <w:rsid w:val="008933C2"/>
    <w:rsid w:val="00895C62"/>
    <w:rsid w:val="008A3D8B"/>
    <w:rsid w:val="008B5FD5"/>
    <w:rsid w:val="008B6F96"/>
    <w:rsid w:val="008D78A4"/>
    <w:rsid w:val="008F10EE"/>
    <w:rsid w:val="00900F5D"/>
    <w:rsid w:val="00913E74"/>
    <w:rsid w:val="009318AE"/>
    <w:rsid w:val="00942E15"/>
    <w:rsid w:val="00950CD8"/>
    <w:rsid w:val="009611E8"/>
    <w:rsid w:val="00961265"/>
    <w:rsid w:val="009626F5"/>
    <w:rsid w:val="00967404"/>
    <w:rsid w:val="009707B2"/>
    <w:rsid w:val="009750C6"/>
    <w:rsid w:val="00986EC2"/>
    <w:rsid w:val="00990B65"/>
    <w:rsid w:val="00991621"/>
    <w:rsid w:val="009A5544"/>
    <w:rsid w:val="009B402A"/>
    <w:rsid w:val="009B4CB5"/>
    <w:rsid w:val="009D5AE4"/>
    <w:rsid w:val="009E5F42"/>
    <w:rsid w:val="009E7539"/>
    <w:rsid w:val="009F519D"/>
    <w:rsid w:val="00A02287"/>
    <w:rsid w:val="00A02559"/>
    <w:rsid w:val="00A115EC"/>
    <w:rsid w:val="00A27C05"/>
    <w:rsid w:val="00A31CF6"/>
    <w:rsid w:val="00A41C4F"/>
    <w:rsid w:val="00A57CAD"/>
    <w:rsid w:val="00A9673C"/>
    <w:rsid w:val="00AA57AA"/>
    <w:rsid w:val="00AA60F8"/>
    <w:rsid w:val="00AB22A5"/>
    <w:rsid w:val="00AB75C1"/>
    <w:rsid w:val="00AB75D2"/>
    <w:rsid w:val="00AC14A2"/>
    <w:rsid w:val="00AE3CB5"/>
    <w:rsid w:val="00AF7638"/>
    <w:rsid w:val="00B23C68"/>
    <w:rsid w:val="00B431D9"/>
    <w:rsid w:val="00B454D1"/>
    <w:rsid w:val="00B63EED"/>
    <w:rsid w:val="00B8452D"/>
    <w:rsid w:val="00B850BD"/>
    <w:rsid w:val="00BA27CB"/>
    <w:rsid w:val="00BA4A36"/>
    <w:rsid w:val="00BC1E5A"/>
    <w:rsid w:val="00C01D12"/>
    <w:rsid w:val="00C02275"/>
    <w:rsid w:val="00C03752"/>
    <w:rsid w:val="00C17672"/>
    <w:rsid w:val="00C61ADB"/>
    <w:rsid w:val="00C90FB0"/>
    <w:rsid w:val="00CB30DC"/>
    <w:rsid w:val="00CB52E3"/>
    <w:rsid w:val="00CD30B1"/>
    <w:rsid w:val="00CE50F7"/>
    <w:rsid w:val="00CE7383"/>
    <w:rsid w:val="00CF0F81"/>
    <w:rsid w:val="00D021FD"/>
    <w:rsid w:val="00D133C0"/>
    <w:rsid w:val="00D443D7"/>
    <w:rsid w:val="00D52065"/>
    <w:rsid w:val="00D5371C"/>
    <w:rsid w:val="00D66E81"/>
    <w:rsid w:val="00D70B0F"/>
    <w:rsid w:val="00D74DD9"/>
    <w:rsid w:val="00D823C5"/>
    <w:rsid w:val="00D865B1"/>
    <w:rsid w:val="00D94F20"/>
    <w:rsid w:val="00D97B5F"/>
    <w:rsid w:val="00DA61D6"/>
    <w:rsid w:val="00DC2BFA"/>
    <w:rsid w:val="00DD5BCC"/>
    <w:rsid w:val="00DE576F"/>
    <w:rsid w:val="00DF0325"/>
    <w:rsid w:val="00DF7F0A"/>
    <w:rsid w:val="00E259DC"/>
    <w:rsid w:val="00E3102C"/>
    <w:rsid w:val="00E53C82"/>
    <w:rsid w:val="00E62BE5"/>
    <w:rsid w:val="00E95289"/>
    <w:rsid w:val="00EC573C"/>
    <w:rsid w:val="00ED0ABC"/>
    <w:rsid w:val="00EE0EC9"/>
    <w:rsid w:val="00F018E7"/>
    <w:rsid w:val="00F10BC6"/>
    <w:rsid w:val="00F10DAE"/>
    <w:rsid w:val="00F157C6"/>
    <w:rsid w:val="00F342A3"/>
    <w:rsid w:val="00F36EAB"/>
    <w:rsid w:val="00F41579"/>
    <w:rsid w:val="00F66695"/>
    <w:rsid w:val="00F73ACD"/>
    <w:rsid w:val="00F7589D"/>
    <w:rsid w:val="00F83F0C"/>
    <w:rsid w:val="00F91309"/>
    <w:rsid w:val="00FC37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2F20EA"/>
  <w15:chartTrackingRefBased/>
  <w15:docId w15:val="{5D684E06-0095-43F2-A97F-514E3B5187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C1E5A"/>
    <w:pPr>
      <w:spacing w:after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454D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454D1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D66E8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7C63A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63A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63A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63A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C63A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63AC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63A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8</TotalTime>
  <Pages>1</Pages>
  <Words>2857</Words>
  <Characters>16290</Characters>
  <Application>Microsoft Office Word</Application>
  <DocSecurity>0</DocSecurity>
  <Lines>135</Lines>
  <Paragraphs>3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é Carvalho</dc:creator>
  <cp:keywords/>
  <dc:description/>
  <cp:lastModifiedBy>User</cp:lastModifiedBy>
  <cp:revision>28</cp:revision>
  <dcterms:created xsi:type="dcterms:W3CDTF">2015-01-02T21:43:00Z</dcterms:created>
  <dcterms:modified xsi:type="dcterms:W3CDTF">2016-04-17T11:11:00Z</dcterms:modified>
</cp:coreProperties>
</file>